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1882765"/>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1882766"/>
      <w:r>
        <w:lastRenderedPageBreak/>
        <w:t>Inhaltsverzeichnis</w:t>
      </w:r>
      <w:bookmarkEnd w:id="1"/>
    </w:p>
    <w:p w14:paraId="1A093B00" w14:textId="1EAD1F9E" w:rsidR="00AE095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E0959">
        <w:rPr>
          <w:noProof/>
        </w:rPr>
        <w:t>Abstract</w:t>
      </w:r>
      <w:r w:rsidR="00AE0959">
        <w:rPr>
          <w:noProof/>
        </w:rPr>
        <w:tab/>
      </w:r>
      <w:r w:rsidR="00AE0959">
        <w:rPr>
          <w:noProof/>
        </w:rPr>
        <w:fldChar w:fldCharType="begin"/>
      </w:r>
      <w:r w:rsidR="00AE0959">
        <w:rPr>
          <w:noProof/>
        </w:rPr>
        <w:instrText xml:space="preserve"> PAGEREF _Toc141882765 \h </w:instrText>
      </w:r>
      <w:r w:rsidR="00AE0959">
        <w:rPr>
          <w:noProof/>
        </w:rPr>
      </w:r>
      <w:r w:rsidR="00AE0959">
        <w:rPr>
          <w:noProof/>
        </w:rPr>
        <w:fldChar w:fldCharType="separate"/>
      </w:r>
      <w:r w:rsidR="00AE0959">
        <w:rPr>
          <w:noProof/>
        </w:rPr>
        <w:t>2</w:t>
      </w:r>
      <w:r w:rsidR="00AE0959">
        <w:rPr>
          <w:noProof/>
        </w:rPr>
        <w:fldChar w:fldCharType="end"/>
      </w:r>
    </w:p>
    <w:p w14:paraId="6F2923E6" w14:textId="66A7F4E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1882766 \h </w:instrText>
      </w:r>
      <w:r>
        <w:rPr>
          <w:noProof/>
        </w:rPr>
      </w:r>
      <w:r>
        <w:rPr>
          <w:noProof/>
        </w:rPr>
        <w:fldChar w:fldCharType="separate"/>
      </w:r>
      <w:r>
        <w:rPr>
          <w:noProof/>
        </w:rPr>
        <w:t>3</w:t>
      </w:r>
      <w:r>
        <w:rPr>
          <w:noProof/>
        </w:rPr>
        <w:fldChar w:fldCharType="end"/>
      </w:r>
    </w:p>
    <w:p w14:paraId="1853118A" w14:textId="36F26DD9"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1882767 \h </w:instrText>
      </w:r>
      <w:r>
        <w:rPr>
          <w:noProof/>
        </w:rPr>
      </w:r>
      <w:r>
        <w:rPr>
          <w:noProof/>
        </w:rPr>
        <w:fldChar w:fldCharType="separate"/>
      </w:r>
      <w:r>
        <w:rPr>
          <w:noProof/>
        </w:rPr>
        <w:t>5</w:t>
      </w:r>
      <w:r>
        <w:rPr>
          <w:noProof/>
        </w:rPr>
        <w:fldChar w:fldCharType="end"/>
      </w:r>
    </w:p>
    <w:p w14:paraId="45D48CA9" w14:textId="43C193EA"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1882768 \h </w:instrText>
      </w:r>
      <w:r>
        <w:rPr>
          <w:noProof/>
        </w:rPr>
      </w:r>
      <w:r>
        <w:rPr>
          <w:noProof/>
        </w:rPr>
        <w:fldChar w:fldCharType="separate"/>
      </w:r>
      <w:r>
        <w:rPr>
          <w:noProof/>
        </w:rPr>
        <w:t>6</w:t>
      </w:r>
      <w:r>
        <w:rPr>
          <w:noProof/>
        </w:rPr>
        <w:fldChar w:fldCharType="end"/>
      </w:r>
    </w:p>
    <w:p w14:paraId="06250BB6" w14:textId="07556148"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1882769 \h </w:instrText>
      </w:r>
      <w:r>
        <w:rPr>
          <w:noProof/>
        </w:rPr>
      </w:r>
      <w:r>
        <w:rPr>
          <w:noProof/>
        </w:rPr>
        <w:fldChar w:fldCharType="separate"/>
      </w:r>
      <w:r>
        <w:rPr>
          <w:noProof/>
        </w:rPr>
        <w:t>7</w:t>
      </w:r>
      <w:r>
        <w:rPr>
          <w:noProof/>
        </w:rPr>
        <w:fldChar w:fldCharType="end"/>
      </w:r>
    </w:p>
    <w:p w14:paraId="563EF033" w14:textId="7CF79EB0"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1882770 \h </w:instrText>
      </w:r>
      <w:r>
        <w:rPr>
          <w:noProof/>
        </w:rPr>
      </w:r>
      <w:r>
        <w:rPr>
          <w:noProof/>
        </w:rPr>
        <w:fldChar w:fldCharType="separate"/>
      </w:r>
      <w:r>
        <w:rPr>
          <w:noProof/>
        </w:rPr>
        <w:t>8</w:t>
      </w:r>
      <w:r>
        <w:rPr>
          <w:noProof/>
        </w:rPr>
        <w:fldChar w:fldCharType="end"/>
      </w:r>
    </w:p>
    <w:p w14:paraId="4791BF60" w14:textId="4CEDB6A7"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1882771 \h </w:instrText>
      </w:r>
      <w:r>
        <w:rPr>
          <w:noProof/>
        </w:rPr>
      </w:r>
      <w:r>
        <w:rPr>
          <w:noProof/>
        </w:rPr>
        <w:fldChar w:fldCharType="separate"/>
      </w:r>
      <w:r>
        <w:rPr>
          <w:noProof/>
        </w:rPr>
        <w:t>9</w:t>
      </w:r>
      <w:r>
        <w:rPr>
          <w:noProof/>
        </w:rPr>
        <w:fldChar w:fldCharType="end"/>
      </w:r>
    </w:p>
    <w:p w14:paraId="3D67A077" w14:textId="47B01779"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1882772 \h </w:instrText>
      </w:r>
      <w:r>
        <w:rPr>
          <w:noProof/>
        </w:rPr>
      </w:r>
      <w:r>
        <w:rPr>
          <w:noProof/>
        </w:rPr>
        <w:fldChar w:fldCharType="separate"/>
      </w:r>
      <w:r>
        <w:rPr>
          <w:noProof/>
        </w:rPr>
        <w:t>9</w:t>
      </w:r>
      <w:r>
        <w:rPr>
          <w:noProof/>
        </w:rPr>
        <w:fldChar w:fldCharType="end"/>
      </w:r>
    </w:p>
    <w:p w14:paraId="4B83BFDC" w14:textId="1096A8A8"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1882773 \h </w:instrText>
      </w:r>
      <w:r>
        <w:rPr>
          <w:noProof/>
        </w:rPr>
      </w:r>
      <w:r>
        <w:rPr>
          <w:noProof/>
        </w:rPr>
        <w:fldChar w:fldCharType="separate"/>
      </w:r>
      <w:r>
        <w:rPr>
          <w:noProof/>
        </w:rPr>
        <w:t>9</w:t>
      </w:r>
      <w:r>
        <w:rPr>
          <w:noProof/>
        </w:rPr>
        <w:fldChar w:fldCharType="end"/>
      </w:r>
    </w:p>
    <w:p w14:paraId="18643177" w14:textId="5D09BC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1882774 \h </w:instrText>
      </w:r>
      <w:r>
        <w:rPr>
          <w:noProof/>
        </w:rPr>
      </w:r>
      <w:r>
        <w:rPr>
          <w:noProof/>
        </w:rPr>
        <w:fldChar w:fldCharType="separate"/>
      </w:r>
      <w:r>
        <w:rPr>
          <w:noProof/>
        </w:rPr>
        <w:t>11</w:t>
      </w:r>
      <w:r>
        <w:rPr>
          <w:noProof/>
        </w:rPr>
        <w:fldChar w:fldCharType="end"/>
      </w:r>
    </w:p>
    <w:p w14:paraId="56CA7433" w14:textId="41A826A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1882775 \h </w:instrText>
      </w:r>
      <w:r>
        <w:rPr>
          <w:noProof/>
        </w:rPr>
      </w:r>
      <w:r>
        <w:rPr>
          <w:noProof/>
        </w:rPr>
        <w:fldChar w:fldCharType="separate"/>
      </w:r>
      <w:r>
        <w:rPr>
          <w:noProof/>
        </w:rPr>
        <w:t>12</w:t>
      </w:r>
      <w:r>
        <w:rPr>
          <w:noProof/>
        </w:rPr>
        <w:fldChar w:fldCharType="end"/>
      </w:r>
    </w:p>
    <w:p w14:paraId="2FD8BDCB" w14:textId="4BE99723"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1882776 \h </w:instrText>
      </w:r>
      <w:r>
        <w:rPr>
          <w:noProof/>
        </w:rPr>
      </w:r>
      <w:r>
        <w:rPr>
          <w:noProof/>
        </w:rPr>
        <w:fldChar w:fldCharType="separate"/>
      </w:r>
      <w:r>
        <w:rPr>
          <w:noProof/>
        </w:rPr>
        <w:t>12</w:t>
      </w:r>
      <w:r>
        <w:rPr>
          <w:noProof/>
        </w:rPr>
        <w:fldChar w:fldCharType="end"/>
      </w:r>
    </w:p>
    <w:p w14:paraId="28F5D27D" w14:textId="362EB5BD"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1882777 \h </w:instrText>
      </w:r>
      <w:r>
        <w:rPr>
          <w:noProof/>
        </w:rPr>
      </w:r>
      <w:r>
        <w:rPr>
          <w:noProof/>
        </w:rPr>
        <w:fldChar w:fldCharType="separate"/>
      </w:r>
      <w:r>
        <w:rPr>
          <w:noProof/>
        </w:rPr>
        <w:t>13</w:t>
      </w:r>
      <w:r>
        <w:rPr>
          <w:noProof/>
        </w:rPr>
        <w:fldChar w:fldCharType="end"/>
      </w:r>
    </w:p>
    <w:p w14:paraId="7998D2A8" w14:textId="41698B1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1882778 \h </w:instrText>
      </w:r>
      <w:r>
        <w:rPr>
          <w:noProof/>
        </w:rPr>
      </w:r>
      <w:r>
        <w:rPr>
          <w:noProof/>
        </w:rPr>
        <w:fldChar w:fldCharType="separate"/>
      </w:r>
      <w:r>
        <w:rPr>
          <w:noProof/>
        </w:rPr>
        <w:t>15</w:t>
      </w:r>
      <w:r>
        <w:rPr>
          <w:noProof/>
        </w:rPr>
        <w:fldChar w:fldCharType="end"/>
      </w:r>
    </w:p>
    <w:p w14:paraId="76D681A5" w14:textId="3E9003F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1882779 \h </w:instrText>
      </w:r>
      <w:r>
        <w:rPr>
          <w:noProof/>
        </w:rPr>
      </w:r>
      <w:r>
        <w:rPr>
          <w:noProof/>
        </w:rPr>
        <w:fldChar w:fldCharType="separate"/>
      </w:r>
      <w:r>
        <w:rPr>
          <w:noProof/>
        </w:rPr>
        <w:t>17</w:t>
      </w:r>
      <w:r>
        <w:rPr>
          <w:noProof/>
        </w:rPr>
        <w:fldChar w:fldCharType="end"/>
      </w:r>
    </w:p>
    <w:p w14:paraId="1E3898A5" w14:textId="52E159A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1882780 \h </w:instrText>
      </w:r>
      <w:r>
        <w:rPr>
          <w:noProof/>
        </w:rPr>
      </w:r>
      <w:r>
        <w:rPr>
          <w:noProof/>
        </w:rPr>
        <w:fldChar w:fldCharType="separate"/>
      </w:r>
      <w:r>
        <w:rPr>
          <w:noProof/>
        </w:rPr>
        <w:t>17</w:t>
      </w:r>
      <w:r>
        <w:rPr>
          <w:noProof/>
        </w:rPr>
        <w:fldChar w:fldCharType="end"/>
      </w:r>
    </w:p>
    <w:p w14:paraId="7C44B599" w14:textId="785FDBF3"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4.2</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Decision-Tree und Random Forest</w:t>
      </w:r>
      <w:r w:rsidRPr="00AE0959">
        <w:rPr>
          <w:noProof/>
          <w:lang w:val="en-GB"/>
        </w:rPr>
        <w:tab/>
      </w:r>
      <w:r>
        <w:rPr>
          <w:noProof/>
        </w:rPr>
        <w:fldChar w:fldCharType="begin"/>
      </w:r>
      <w:r w:rsidRPr="00AE0959">
        <w:rPr>
          <w:noProof/>
          <w:lang w:val="en-GB"/>
        </w:rPr>
        <w:instrText xml:space="preserve"> PAGEREF _Toc141882781 \h </w:instrText>
      </w:r>
      <w:r>
        <w:rPr>
          <w:noProof/>
        </w:rPr>
      </w:r>
      <w:r>
        <w:rPr>
          <w:noProof/>
        </w:rPr>
        <w:fldChar w:fldCharType="separate"/>
      </w:r>
      <w:r w:rsidRPr="00AE0959">
        <w:rPr>
          <w:noProof/>
          <w:lang w:val="en-GB"/>
        </w:rPr>
        <w:t>19</w:t>
      </w:r>
      <w:r>
        <w:rPr>
          <w:noProof/>
        </w:rPr>
        <w:fldChar w:fldCharType="end"/>
      </w:r>
    </w:p>
    <w:p w14:paraId="72F7AF9B" w14:textId="0537AA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1882782 \h </w:instrText>
      </w:r>
      <w:r>
        <w:rPr>
          <w:noProof/>
        </w:rPr>
      </w:r>
      <w:r>
        <w:rPr>
          <w:noProof/>
        </w:rPr>
        <w:fldChar w:fldCharType="separate"/>
      </w:r>
      <w:r>
        <w:rPr>
          <w:noProof/>
        </w:rPr>
        <w:t>20</w:t>
      </w:r>
      <w:r>
        <w:rPr>
          <w:noProof/>
        </w:rPr>
        <w:fldChar w:fldCharType="end"/>
      </w:r>
    </w:p>
    <w:p w14:paraId="2318C56C" w14:textId="62AFE896"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1882783 \h </w:instrText>
      </w:r>
      <w:r>
        <w:rPr>
          <w:noProof/>
        </w:rPr>
      </w:r>
      <w:r>
        <w:rPr>
          <w:noProof/>
        </w:rPr>
        <w:fldChar w:fldCharType="separate"/>
      </w:r>
      <w:r>
        <w:rPr>
          <w:noProof/>
        </w:rPr>
        <w:t>21</w:t>
      </w:r>
      <w:r>
        <w:rPr>
          <w:noProof/>
        </w:rPr>
        <w:fldChar w:fldCharType="end"/>
      </w:r>
    </w:p>
    <w:p w14:paraId="085A7A4F" w14:textId="3950C0F2"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1882784 \h </w:instrText>
      </w:r>
      <w:r>
        <w:rPr>
          <w:noProof/>
        </w:rPr>
      </w:r>
      <w:r>
        <w:rPr>
          <w:noProof/>
        </w:rPr>
        <w:fldChar w:fldCharType="separate"/>
      </w:r>
      <w:r>
        <w:rPr>
          <w:noProof/>
        </w:rPr>
        <w:t>22</w:t>
      </w:r>
      <w:r>
        <w:rPr>
          <w:noProof/>
        </w:rPr>
        <w:fldChar w:fldCharType="end"/>
      </w:r>
    </w:p>
    <w:p w14:paraId="1212D369" w14:textId="4761C700"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1882785 \h </w:instrText>
      </w:r>
      <w:r>
        <w:rPr>
          <w:noProof/>
        </w:rPr>
      </w:r>
      <w:r>
        <w:rPr>
          <w:noProof/>
        </w:rPr>
        <w:fldChar w:fldCharType="separate"/>
      </w:r>
      <w:r>
        <w:rPr>
          <w:noProof/>
        </w:rPr>
        <w:t>24</w:t>
      </w:r>
      <w:r>
        <w:rPr>
          <w:noProof/>
        </w:rPr>
        <w:fldChar w:fldCharType="end"/>
      </w:r>
    </w:p>
    <w:p w14:paraId="77452B26" w14:textId="69F8029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1882786 \h </w:instrText>
      </w:r>
      <w:r>
        <w:rPr>
          <w:noProof/>
        </w:rPr>
      </w:r>
      <w:r>
        <w:rPr>
          <w:noProof/>
        </w:rPr>
        <w:fldChar w:fldCharType="separate"/>
      </w:r>
      <w:r>
        <w:rPr>
          <w:noProof/>
        </w:rPr>
        <w:t>25</w:t>
      </w:r>
      <w:r>
        <w:rPr>
          <w:noProof/>
        </w:rPr>
        <w:fldChar w:fldCharType="end"/>
      </w:r>
    </w:p>
    <w:p w14:paraId="33954000" w14:textId="5F525F4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2C27F2">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2C27F2">
        <w:rPr>
          <w:noProof/>
          <w:color w:val="FF0000"/>
        </w:rPr>
        <w:t>LSTM-Zellen</w:t>
      </w:r>
      <w:r>
        <w:rPr>
          <w:noProof/>
        </w:rPr>
        <w:tab/>
      </w:r>
      <w:r>
        <w:rPr>
          <w:noProof/>
        </w:rPr>
        <w:fldChar w:fldCharType="begin"/>
      </w:r>
      <w:r>
        <w:rPr>
          <w:noProof/>
        </w:rPr>
        <w:instrText xml:space="preserve"> PAGEREF _Toc141882787 \h </w:instrText>
      </w:r>
      <w:r>
        <w:rPr>
          <w:noProof/>
        </w:rPr>
      </w:r>
      <w:r>
        <w:rPr>
          <w:noProof/>
        </w:rPr>
        <w:fldChar w:fldCharType="separate"/>
      </w:r>
      <w:r>
        <w:rPr>
          <w:noProof/>
        </w:rPr>
        <w:t>27</w:t>
      </w:r>
      <w:r>
        <w:rPr>
          <w:noProof/>
        </w:rPr>
        <w:fldChar w:fldCharType="end"/>
      </w:r>
    </w:p>
    <w:p w14:paraId="7FC508C0" w14:textId="40EA4BFF"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1882788 \h </w:instrText>
      </w:r>
      <w:r>
        <w:rPr>
          <w:noProof/>
        </w:rPr>
      </w:r>
      <w:r>
        <w:rPr>
          <w:noProof/>
        </w:rPr>
        <w:fldChar w:fldCharType="separate"/>
      </w:r>
      <w:r>
        <w:rPr>
          <w:noProof/>
        </w:rPr>
        <w:t>27</w:t>
      </w:r>
      <w:r>
        <w:rPr>
          <w:noProof/>
        </w:rPr>
        <w:fldChar w:fldCharType="end"/>
      </w:r>
    </w:p>
    <w:p w14:paraId="44EDBC43" w14:textId="56FF6D5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1882789 \h </w:instrText>
      </w:r>
      <w:r>
        <w:rPr>
          <w:noProof/>
        </w:rPr>
      </w:r>
      <w:r>
        <w:rPr>
          <w:noProof/>
        </w:rPr>
        <w:fldChar w:fldCharType="separate"/>
      </w:r>
      <w:r>
        <w:rPr>
          <w:noProof/>
        </w:rPr>
        <w:t>27</w:t>
      </w:r>
      <w:r>
        <w:rPr>
          <w:noProof/>
        </w:rPr>
        <w:fldChar w:fldCharType="end"/>
      </w:r>
    </w:p>
    <w:p w14:paraId="6F5C42C2" w14:textId="4CBBC71B"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1882790 \h </w:instrText>
      </w:r>
      <w:r>
        <w:rPr>
          <w:noProof/>
        </w:rPr>
      </w:r>
      <w:r>
        <w:rPr>
          <w:noProof/>
        </w:rPr>
        <w:fldChar w:fldCharType="separate"/>
      </w:r>
      <w:r>
        <w:rPr>
          <w:noProof/>
        </w:rPr>
        <w:t>28</w:t>
      </w:r>
      <w:r>
        <w:rPr>
          <w:noProof/>
        </w:rPr>
        <w:fldChar w:fldCharType="end"/>
      </w:r>
    </w:p>
    <w:p w14:paraId="417A064F" w14:textId="5BE8A60F"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3</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Precision / Relevanz</w:t>
      </w:r>
      <w:r w:rsidRPr="00AE0959">
        <w:rPr>
          <w:noProof/>
          <w:lang w:val="en-GB"/>
        </w:rPr>
        <w:tab/>
      </w:r>
      <w:r>
        <w:rPr>
          <w:noProof/>
        </w:rPr>
        <w:fldChar w:fldCharType="begin"/>
      </w:r>
      <w:r w:rsidRPr="00AE0959">
        <w:rPr>
          <w:noProof/>
          <w:lang w:val="en-GB"/>
        </w:rPr>
        <w:instrText xml:space="preserve"> PAGEREF _Toc141882791 \h </w:instrText>
      </w:r>
      <w:r>
        <w:rPr>
          <w:noProof/>
        </w:rPr>
      </w:r>
      <w:r>
        <w:rPr>
          <w:noProof/>
        </w:rPr>
        <w:fldChar w:fldCharType="separate"/>
      </w:r>
      <w:r w:rsidRPr="00AE0959">
        <w:rPr>
          <w:noProof/>
          <w:lang w:val="en-GB"/>
        </w:rPr>
        <w:t>29</w:t>
      </w:r>
      <w:r>
        <w:rPr>
          <w:noProof/>
        </w:rPr>
        <w:fldChar w:fldCharType="end"/>
      </w:r>
    </w:p>
    <w:p w14:paraId="0150EC08" w14:textId="40855275"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4</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Recall / Sensitivität</w:t>
      </w:r>
      <w:r w:rsidRPr="00AE0959">
        <w:rPr>
          <w:noProof/>
          <w:lang w:val="en-GB"/>
        </w:rPr>
        <w:tab/>
      </w:r>
      <w:r>
        <w:rPr>
          <w:noProof/>
        </w:rPr>
        <w:fldChar w:fldCharType="begin"/>
      </w:r>
      <w:r w:rsidRPr="00AE0959">
        <w:rPr>
          <w:noProof/>
          <w:lang w:val="en-GB"/>
        </w:rPr>
        <w:instrText xml:space="preserve"> PAGEREF _Toc141882792 \h </w:instrText>
      </w:r>
      <w:r>
        <w:rPr>
          <w:noProof/>
        </w:rPr>
      </w:r>
      <w:r>
        <w:rPr>
          <w:noProof/>
        </w:rPr>
        <w:fldChar w:fldCharType="separate"/>
      </w:r>
      <w:r w:rsidRPr="00AE0959">
        <w:rPr>
          <w:noProof/>
          <w:lang w:val="en-GB"/>
        </w:rPr>
        <w:t>29</w:t>
      </w:r>
      <w:r>
        <w:rPr>
          <w:noProof/>
        </w:rPr>
        <w:fldChar w:fldCharType="end"/>
      </w:r>
    </w:p>
    <w:p w14:paraId="187B8E87" w14:textId="216C355A" w:rsidR="00AE0959" w:rsidRP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E0959">
        <w:rPr>
          <w:noProof/>
          <w:lang w:val="en-GB"/>
        </w:rPr>
        <w:t>2.6.5</w:t>
      </w:r>
      <w:r w:rsidRPr="00AE0959">
        <w:rPr>
          <w:rFonts w:asciiTheme="minorHAnsi" w:eastAsiaTheme="minorEastAsia" w:hAnsiTheme="minorHAnsi" w:cstheme="minorBidi"/>
          <w:noProof/>
          <w:kern w:val="2"/>
          <w:sz w:val="22"/>
          <w:szCs w:val="22"/>
          <w:lang w:val="en-GB" w:eastAsia="de-DE"/>
          <w14:ligatures w14:val="standardContextual"/>
        </w:rPr>
        <w:tab/>
      </w:r>
      <w:r w:rsidRPr="00AE0959">
        <w:rPr>
          <w:noProof/>
          <w:lang w:val="en-GB"/>
        </w:rPr>
        <w:t>F1-Score</w:t>
      </w:r>
      <w:r w:rsidRPr="00AE0959">
        <w:rPr>
          <w:noProof/>
          <w:lang w:val="en-GB"/>
        </w:rPr>
        <w:tab/>
      </w:r>
      <w:r>
        <w:rPr>
          <w:noProof/>
        </w:rPr>
        <w:fldChar w:fldCharType="begin"/>
      </w:r>
      <w:r w:rsidRPr="00AE0959">
        <w:rPr>
          <w:noProof/>
          <w:lang w:val="en-GB"/>
        </w:rPr>
        <w:instrText xml:space="preserve"> PAGEREF _Toc141882793 \h </w:instrText>
      </w:r>
      <w:r>
        <w:rPr>
          <w:noProof/>
        </w:rPr>
      </w:r>
      <w:r>
        <w:rPr>
          <w:noProof/>
        </w:rPr>
        <w:fldChar w:fldCharType="separate"/>
      </w:r>
      <w:r w:rsidRPr="00AE0959">
        <w:rPr>
          <w:noProof/>
          <w:lang w:val="en-GB"/>
        </w:rPr>
        <w:t>30</w:t>
      </w:r>
      <w:r>
        <w:rPr>
          <w:noProof/>
        </w:rPr>
        <w:fldChar w:fldCharType="end"/>
      </w:r>
    </w:p>
    <w:p w14:paraId="57179D8B" w14:textId="2EE25C4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1882794 \h </w:instrText>
      </w:r>
      <w:r>
        <w:rPr>
          <w:noProof/>
        </w:rPr>
      </w:r>
      <w:r>
        <w:rPr>
          <w:noProof/>
        </w:rPr>
        <w:fldChar w:fldCharType="separate"/>
      </w:r>
      <w:r>
        <w:rPr>
          <w:noProof/>
        </w:rPr>
        <w:t>30</w:t>
      </w:r>
      <w:r>
        <w:rPr>
          <w:noProof/>
        </w:rPr>
        <w:fldChar w:fldCharType="end"/>
      </w:r>
    </w:p>
    <w:p w14:paraId="4003D44C" w14:textId="1EAA590A"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1882795 \h </w:instrText>
      </w:r>
      <w:r>
        <w:rPr>
          <w:noProof/>
        </w:rPr>
      </w:r>
      <w:r>
        <w:rPr>
          <w:noProof/>
        </w:rPr>
        <w:fldChar w:fldCharType="separate"/>
      </w:r>
      <w:r>
        <w:rPr>
          <w:noProof/>
        </w:rPr>
        <w:t>30</w:t>
      </w:r>
      <w:r>
        <w:rPr>
          <w:noProof/>
        </w:rPr>
        <w:fldChar w:fldCharType="end"/>
      </w:r>
    </w:p>
    <w:p w14:paraId="6DF42DE4" w14:textId="17818C4C"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1882796 \h </w:instrText>
      </w:r>
      <w:r>
        <w:rPr>
          <w:noProof/>
        </w:rPr>
      </w:r>
      <w:r>
        <w:rPr>
          <w:noProof/>
        </w:rPr>
        <w:fldChar w:fldCharType="separate"/>
      </w:r>
      <w:r>
        <w:rPr>
          <w:noProof/>
        </w:rPr>
        <w:t>31</w:t>
      </w:r>
      <w:r>
        <w:rPr>
          <w:noProof/>
        </w:rPr>
        <w:fldChar w:fldCharType="end"/>
      </w:r>
    </w:p>
    <w:p w14:paraId="4B916C34" w14:textId="40377D37"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1882797 \h </w:instrText>
      </w:r>
      <w:r>
        <w:rPr>
          <w:noProof/>
        </w:rPr>
      </w:r>
      <w:r>
        <w:rPr>
          <w:noProof/>
        </w:rPr>
        <w:fldChar w:fldCharType="separate"/>
      </w:r>
      <w:r>
        <w:rPr>
          <w:noProof/>
        </w:rPr>
        <w:t>32</w:t>
      </w:r>
      <w:r>
        <w:rPr>
          <w:noProof/>
        </w:rPr>
        <w:fldChar w:fldCharType="end"/>
      </w:r>
    </w:p>
    <w:p w14:paraId="24F0E1C8" w14:textId="157B050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1882798 \h </w:instrText>
      </w:r>
      <w:r>
        <w:rPr>
          <w:noProof/>
        </w:rPr>
      </w:r>
      <w:r>
        <w:rPr>
          <w:noProof/>
        </w:rPr>
        <w:fldChar w:fldCharType="separate"/>
      </w:r>
      <w:r>
        <w:rPr>
          <w:noProof/>
        </w:rPr>
        <w:t>33</w:t>
      </w:r>
      <w:r>
        <w:rPr>
          <w:noProof/>
        </w:rPr>
        <w:fldChar w:fldCharType="end"/>
      </w:r>
    </w:p>
    <w:p w14:paraId="481275CB" w14:textId="01366C1C"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1882799 \h </w:instrText>
      </w:r>
      <w:r>
        <w:rPr>
          <w:noProof/>
        </w:rPr>
      </w:r>
      <w:r>
        <w:rPr>
          <w:noProof/>
        </w:rPr>
        <w:fldChar w:fldCharType="separate"/>
      </w:r>
      <w:r>
        <w:rPr>
          <w:noProof/>
        </w:rPr>
        <w:t>34</w:t>
      </w:r>
      <w:r>
        <w:rPr>
          <w:noProof/>
        </w:rPr>
        <w:fldChar w:fldCharType="end"/>
      </w:r>
    </w:p>
    <w:p w14:paraId="073DD92C" w14:textId="6285C4F4"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E0959">
        <w:rPr>
          <w:noProof/>
          <w:lang w:val="en-GB"/>
        </w:rPr>
        <w:t>3.1</w:t>
      </w:r>
      <w:r w:rsidRPr="00AE0959">
        <w:rPr>
          <w:rFonts w:asciiTheme="minorHAnsi" w:eastAsiaTheme="minorEastAsia" w:hAnsiTheme="minorHAnsi" w:cstheme="minorBidi"/>
          <w:bCs w:val="0"/>
          <w:noProof/>
          <w:kern w:val="2"/>
          <w:sz w:val="22"/>
          <w:szCs w:val="22"/>
          <w:lang w:val="en-GB" w:eastAsia="de-DE"/>
          <w14:ligatures w14:val="standardContextual"/>
        </w:rPr>
        <w:tab/>
      </w:r>
      <w:r w:rsidRPr="00AE0959">
        <w:rPr>
          <w:noProof/>
          <w:lang w:val="en-GB"/>
        </w:rPr>
        <w:t>Vorangegangene Abschlussarbeiten</w:t>
      </w:r>
      <w:r w:rsidRPr="00AE0959">
        <w:rPr>
          <w:noProof/>
          <w:lang w:val="en-GB"/>
        </w:rPr>
        <w:tab/>
      </w:r>
      <w:r>
        <w:rPr>
          <w:noProof/>
        </w:rPr>
        <w:fldChar w:fldCharType="begin"/>
      </w:r>
      <w:r w:rsidRPr="00AE0959">
        <w:rPr>
          <w:noProof/>
          <w:lang w:val="en-GB"/>
        </w:rPr>
        <w:instrText xml:space="preserve"> PAGEREF _Toc141882800 \h </w:instrText>
      </w:r>
      <w:r>
        <w:rPr>
          <w:noProof/>
        </w:rPr>
      </w:r>
      <w:r>
        <w:rPr>
          <w:noProof/>
        </w:rPr>
        <w:fldChar w:fldCharType="separate"/>
      </w:r>
      <w:r w:rsidRPr="00AE0959">
        <w:rPr>
          <w:noProof/>
          <w:lang w:val="en-GB"/>
        </w:rPr>
        <w:t>34</w:t>
      </w:r>
      <w:r>
        <w:rPr>
          <w:noProof/>
        </w:rPr>
        <w:fldChar w:fldCharType="end"/>
      </w:r>
    </w:p>
    <w:p w14:paraId="6AC11A17" w14:textId="777DAB56"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2</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from Low-Frequency GPS Data with Recurrent Neural Networks</w:t>
      </w:r>
      <w:r w:rsidRPr="00AE0959">
        <w:rPr>
          <w:noProof/>
          <w:lang w:val="en-GB"/>
        </w:rPr>
        <w:tab/>
      </w:r>
      <w:r>
        <w:rPr>
          <w:noProof/>
        </w:rPr>
        <w:fldChar w:fldCharType="begin"/>
      </w:r>
      <w:r w:rsidRPr="00AE0959">
        <w:rPr>
          <w:noProof/>
          <w:lang w:val="en-GB"/>
        </w:rPr>
        <w:instrText xml:space="preserve"> PAGEREF _Toc141882801 \h </w:instrText>
      </w:r>
      <w:r>
        <w:rPr>
          <w:noProof/>
        </w:rPr>
      </w:r>
      <w:r>
        <w:rPr>
          <w:noProof/>
        </w:rPr>
        <w:fldChar w:fldCharType="separate"/>
      </w:r>
      <w:r w:rsidRPr="00AE0959">
        <w:rPr>
          <w:noProof/>
          <w:lang w:val="en-GB"/>
        </w:rPr>
        <w:t>35</w:t>
      </w:r>
      <w:r>
        <w:rPr>
          <w:noProof/>
        </w:rPr>
        <w:fldChar w:fldCharType="end"/>
      </w:r>
    </w:p>
    <w:p w14:paraId="0D12CB89" w14:textId="3BA08D2C" w:rsidR="00AE0959" w:rsidRPr="00AE0959" w:rsidRDefault="00AE095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2C27F2">
        <w:rPr>
          <w:noProof/>
          <w:lang w:val="en-GB"/>
        </w:rPr>
        <w:t>3.3</w:t>
      </w:r>
      <w:r w:rsidRPr="00AE0959">
        <w:rPr>
          <w:rFonts w:asciiTheme="minorHAnsi" w:eastAsiaTheme="minorEastAsia" w:hAnsiTheme="minorHAnsi" w:cstheme="minorBidi"/>
          <w:bCs w:val="0"/>
          <w:noProof/>
          <w:kern w:val="2"/>
          <w:sz w:val="22"/>
          <w:szCs w:val="22"/>
          <w:lang w:val="en-GB" w:eastAsia="de-DE"/>
          <w14:ligatures w14:val="standardContextual"/>
        </w:rPr>
        <w:tab/>
      </w:r>
      <w:r w:rsidRPr="002C27F2">
        <w:rPr>
          <w:noProof/>
          <w:lang w:val="en-GB"/>
        </w:rPr>
        <w:t>Vehicle Classification using GPS Data</w:t>
      </w:r>
      <w:r w:rsidRPr="00AE0959">
        <w:rPr>
          <w:noProof/>
          <w:lang w:val="en-GB"/>
        </w:rPr>
        <w:tab/>
      </w:r>
      <w:r>
        <w:rPr>
          <w:noProof/>
        </w:rPr>
        <w:fldChar w:fldCharType="begin"/>
      </w:r>
      <w:r w:rsidRPr="00AE0959">
        <w:rPr>
          <w:noProof/>
          <w:lang w:val="en-GB"/>
        </w:rPr>
        <w:instrText xml:space="preserve"> PAGEREF _Toc141882802 \h </w:instrText>
      </w:r>
      <w:r>
        <w:rPr>
          <w:noProof/>
        </w:rPr>
      </w:r>
      <w:r>
        <w:rPr>
          <w:noProof/>
        </w:rPr>
        <w:fldChar w:fldCharType="separate"/>
      </w:r>
      <w:r w:rsidRPr="00AE0959">
        <w:rPr>
          <w:noProof/>
          <w:lang w:val="en-GB"/>
        </w:rPr>
        <w:t>36</w:t>
      </w:r>
      <w:r>
        <w:rPr>
          <w:noProof/>
        </w:rPr>
        <w:fldChar w:fldCharType="end"/>
      </w:r>
    </w:p>
    <w:p w14:paraId="2516FED1" w14:textId="2AA4818A"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1882803 \h </w:instrText>
      </w:r>
      <w:r>
        <w:rPr>
          <w:noProof/>
        </w:rPr>
      </w:r>
      <w:r>
        <w:rPr>
          <w:noProof/>
        </w:rPr>
        <w:fldChar w:fldCharType="separate"/>
      </w:r>
      <w:r>
        <w:rPr>
          <w:noProof/>
        </w:rPr>
        <w:t>38</w:t>
      </w:r>
      <w:r>
        <w:rPr>
          <w:noProof/>
        </w:rPr>
        <w:fldChar w:fldCharType="end"/>
      </w:r>
    </w:p>
    <w:p w14:paraId="7E3A6CAB" w14:textId="79799A51"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1882804 \h </w:instrText>
      </w:r>
      <w:r>
        <w:rPr>
          <w:noProof/>
        </w:rPr>
      </w:r>
      <w:r>
        <w:rPr>
          <w:noProof/>
        </w:rPr>
        <w:fldChar w:fldCharType="separate"/>
      </w:r>
      <w:r>
        <w:rPr>
          <w:noProof/>
        </w:rPr>
        <w:t>38</w:t>
      </w:r>
      <w:r>
        <w:rPr>
          <w:noProof/>
        </w:rPr>
        <w:fldChar w:fldCharType="end"/>
      </w:r>
    </w:p>
    <w:p w14:paraId="2267C6AC" w14:textId="0E5734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1882805 \h </w:instrText>
      </w:r>
      <w:r>
        <w:rPr>
          <w:noProof/>
        </w:rPr>
      </w:r>
      <w:r>
        <w:rPr>
          <w:noProof/>
        </w:rPr>
        <w:fldChar w:fldCharType="separate"/>
      </w:r>
      <w:r>
        <w:rPr>
          <w:noProof/>
        </w:rPr>
        <w:t>38</w:t>
      </w:r>
      <w:r>
        <w:rPr>
          <w:noProof/>
        </w:rPr>
        <w:fldChar w:fldCharType="end"/>
      </w:r>
    </w:p>
    <w:p w14:paraId="023D735A" w14:textId="17462B9C"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 und Identifikation von Problemen</w:t>
      </w:r>
      <w:r>
        <w:rPr>
          <w:noProof/>
        </w:rPr>
        <w:tab/>
      </w:r>
      <w:r>
        <w:rPr>
          <w:noProof/>
        </w:rPr>
        <w:fldChar w:fldCharType="begin"/>
      </w:r>
      <w:r>
        <w:rPr>
          <w:noProof/>
        </w:rPr>
        <w:instrText xml:space="preserve"> PAGEREF _Toc141882806 \h </w:instrText>
      </w:r>
      <w:r>
        <w:rPr>
          <w:noProof/>
        </w:rPr>
      </w:r>
      <w:r>
        <w:rPr>
          <w:noProof/>
        </w:rPr>
        <w:fldChar w:fldCharType="separate"/>
      </w:r>
      <w:r>
        <w:rPr>
          <w:noProof/>
        </w:rPr>
        <w:t>41</w:t>
      </w:r>
      <w:r>
        <w:rPr>
          <w:noProof/>
        </w:rPr>
        <w:fldChar w:fldCharType="end"/>
      </w:r>
    </w:p>
    <w:p w14:paraId="0A7F0663" w14:textId="416C5E8D"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1882807 \h </w:instrText>
      </w:r>
      <w:r>
        <w:rPr>
          <w:noProof/>
        </w:rPr>
      </w:r>
      <w:r>
        <w:rPr>
          <w:noProof/>
        </w:rPr>
        <w:fldChar w:fldCharType="separate"/>
      </w:r>
      <w:r>
        <w:rPr>
          <w:noProof/>
        </w:rPr>
        <w:t>45</w:t>
      </w:r>
      <w:r>
        <w:rPr>
          <w:noProof/>
        </w:rPr>
        <w:fldChar w:fldCharType="end"/>
      </w:r>
    </w:p>
    <w:p w14:paraId="4624AA68" w14:textId="6AF39D15"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1882808 \h </w:instrText>
      </w:r>
      <w:r>
        <w:rPr>
          <w:noProof/>
        </w:rPr>
      </w:r>
      <w:r>
        <w:rPr>
          <w:noProof/>
        </w:rPr>
        <w:fldChar w:fldCharType="separate"/>
      </w:r>
      <w:r>
        <w:rPr>
          <w:noProof/>
        </w:rPr>
        <w:t>48</w:t>
      </w:r>
      <w:r>
        <w:rPr>
          <w:noProof/>
        </w:rPr>
        <w:fldChar w:fldCharType="end"/>
      </w:r>
    </w:p>
    <w:p w14:paraId="07AA2939" w14:textId="4EBB325F"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1882809 \h </w:instrText>
      </w:r>
      <w:r>
        <w:rPr>
          <w:noProof/>
        </w:rPr>
      </w:r>
      <w:r>
        <w:rPr>
          <w:noProof/>
        </w:rPr>
        <w:fldChar w:fldCharType="separate"/>
      </w:r>
      <w:r>
        <w:rPr>
          <w:noProof/>
        </w:rPr>
        <w:t>51</w:t>
      </w:r>
      <w:r>
        <w:rPr>
          <w:noProof/>
        </w:rPr>
        <w:fldChar w:fldCharType="end"/>
      </w:r>
    </w:p>
    <w:p w14:paraId="25FC24E8" w14:textId="035F8102"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1882810 \h </w:instrText>
      </w:r>
      <w:r>
        <w:rPr>
          <w:noProof/>
        </w:rPr>
      </w:r>
      <w:r>
        <w:rPr>
          <w:noProof/>
        </w:rPr>
        <w:fldChar w:fldCharType="separate"/>
      </w:r>
      <w:r>
        <w:rPr>
          <w:noProof/>
        </w:rPr>
        <w:t>51</w:t>
      </w:r>
      <w:r>
        <w:rPr>
          <w:noProof/>
        </w:rPr>
        <w:fldChar w:fldCharType="end"/>
      </w:r>
    </w:p>
    <w:p w14:paraId="5520B0C5" w14:textId="7CDC91E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1882811 \h </w:instrText>
      </w:r>
      <w:r>
        <w:rPr>
          <w:noProof/>
        </w:rPr>
      </w:r>
      <w:r>
        <w:rPr>
          <w:noProof/>
        </w:rPr>
        <w:fldChar w:fldCharType="separate"/>
      </w:r>
      <w:r>
        <w:rPr>
          <w:noProof/>
        </w:rPr>
        <w:t>51</w:t>
      </w:r>
      <w:r>
        <w:rPr>
          <w:noProof/>
        </w:rPr>
        <w:fldChar w:fldCharType="end"/>
      </w:r>
    </w:p>
    <w:p w14:paraId="622A6342" w14:textId="7C098A0E"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Erzeugung der Trainingsdatensätze</w:t>
      </w:r>
      <w:r>
        <w:rPr>
          <w:noProof/>
        </w:rPr>
        <w:tab/>
      </w:r>
      <w:r>
        <w:rPr>
          <w:noProof/>
        </w:rPr>
        <w:fldChar w:fldCharType="begin"/>
      </w:r>
      <w:r>
        <w:rPr>
          <w:noProof/>
        </w:rPr>
        <w:instrText xml:space="preserve"> PAGEREF _Toc141882812 \h </w:instrText>
      </w:r>
      <w:r>
        <w:rPr>
          <w:noProof/>
        </w:rPr>
      </w:r>
      <w:r>
        <w:rPr>
          <w:noProof/>
        </w:rPr>
        <w:fldChar w:fldCharType="separate"/>
      </w:r>
      <w:r>
        <w:rPr>
          <w:noProof/>
        </w:rPr>
        <w:t>51</w:t>
      </w:r>
      <w:r>
        <w:rPr>
          <w:noProof/>
        </w:rPr>
        <w:fldChar w:fldCharType="end"/>
      </w:r>
    </w:p>
    <w:p w14:paraId="0F2ED82F" w14:textId="15123EC8"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1882813 \h </w:instrText>
      </w:r>
      <w:r>
        <w:rPr>
          <w:noProof/>
        </w:rPr>
      </w:r>
      <w:r>
        <w:rPr>
          <w:noProof/>
        </w:rPr>
        <w:fldChar w:fldCharType="separate"/>
      </w:r>
      <w:r>
        <w:rPr>
          <w:noProof/>
        </w:rPr>
        <w:t>51</w:t>
      </w:r>
      <w:r>
        <w:rPr>
          <w:noProof/>
        </w:rPr>
        <w:fldChar w:fldCharType="end"/>
      </w:r>
    </w:p>
    <w:p w14:paraId="13284A8F" w14:textId="48F1E53D"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1882814 \h </w:instrText>
      </w:r>
      <w:r>
        <w:rPr>
          <w:noProof/>
        </w:rPr>
      </w:r>
      <w:r>
        <w:rPr>
          <w:noProof/>
        </w:rPr>
        <w:fldChar w:fldCharType="separate"/>
      </w:r>
      <w:r>
        <w:rPr>
          <w:noProof/>
        </w:rPr>
        <w:t>51</w:t>
      </w:r>
      <w:r>
        <w:rPr>
          <w:noProof/>
        </w:rPr>
        <w:fldChar w:fldCharType="end"/>
      </w:r>
    </w:p>
    <w:p w14:paraId="0BC10E5E" w14:textId="5FF8671B"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1882815 \h </w:instrText>
      </w:r>
      <w:r>
        <w:rPr>
          <w:noProof/>
        </w:rPr>
      </w:r>
      <w:r>
        <w:rPr>
          <w:noProof/>
        </w:rPr>
        <w:fldChar w:fldCharType="separate"/>
      </w:r>
      <w:r>
        <w:rPr>
          <w:noProof/>
        </w:rPr>
        <w:t>52</w:t>
      </w:r>
      <w:r>
        <w:rPr>
          <w:noProof/>
        </w:rPr>
        <w:fldChar w:fldCharType="end"/>
      </w:r>
    </w:p>
    <w:p w14:paraId="0850EB64" w14:textId="52513EA6"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sidRPr="002C27F2">
        <w:rPr>
          <w:noProof/>
          <w:color w:val="FF0000"/>
        </w:rPr>
        <w:t>7.4</w:t>
      </w:r>
      <w:r>
        <w:rPr>
          <w:rFonts w:asciiTheme="minorHAnsi" w:eastAsiaTheme="minorEastAsia" w:hAnsiTheme="minorHAnsi" w:cstheme="minorBidi"/>
          <w:bCs w:val="0"/>
          <w:noProof/>
          <w:kern w:val="2"/>
          <w:sz w:val="22"/>
          <w:szCs w:val="22"/>
          <w:lang w:eastAsia="de-DE"/>
          <w14:ligatures w14:val="standardContextual"/>
        </w:rPr>
        <w:tab/>
      </w:r>
      <w:r w:rsidRPr="002C27F2">
        <w:rPr>
          <w:noProof/>
          <w:color w:val="FF0000"/>
        </w:rPr>
        <w:t>Evaluierung des Map-Matchings</w:t>
      </w:r>
      <w:r>
        <w:rPr>
          <w:noProof/>
        </w:rPr>
        <w:tab/>
      </w:r>
      <w:r>
        <w:rPr>
          <w:noProof/>
        </w:rPr>
        <w:fldChar w:fldCharType="begin"/>
      </w:r>
      <w:r>
        <w:rPr>
          <w:noProof/>
        </w:rPr>
        <w:instrText xml:space="preserve"> PAGEREF _Toc141882816 \h </w:instrText>
      </w:r>
      <w:r>
        <w:rPr>
          <w:noProof/>
        </w:rPr>
      </w:r>
      <w:r>
        <w:rPr>
          <w:noProof/>
        </w:rPr>
        <w:fldChar w:fldCharType="separate"/>
      </w:r>
      <w:r>
        <w:rPr>
          <w:noProof/>
        </w:rPr>
        <w:t>52</w:t>
      </w:r>
      <w:r>
        <w:rPr>
          <w:noProof/>
        </w:rPr>
        <w:fldChar w:fldCharType="end"/>
      </w:r>
    </w:p>
    <w:p w14:paraId="23631A7F" w14:textId="3F643512"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1882817 \h </w:instrText>
      </w:r>
      <w:r>
        <w:rPr>
          <w:noProof/>
        </w:rPr>
      </w:r>
      <w:r>
        <w:rPr>
          <w:noProof/>
        </w:rPr>
        <w:fldChar w:fldCharType="separate"/>
      </w:r>
      <w:r>
        <w:rPr>
          <w:noProof/>
        </w:rPr>
        <w:t>53</w:t>
      </w:r>
      <w:r>
        <w:rPr>
          <w:noProof/>
        </w:rPr>
        <w:fldChar w:fldCharType="end"/>
      </w:r>
    </w:p>
    <w:p w14:paraId="2BFC3256" w14:textId="3EEA3C7A"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1882818 \h </w:instrText>
      </w:r>
      <w:r>
        <w:rPr>
          <w:noProof/>
        </w:rPr>
      </w:r>
      <w:r>
        <w:rPr>
          <w:noProof/>
        </w:rPr>
        <w:fldChar w:fldCharType="separate"/>
      </w:r>
      <w:r>
        <w:rPr>
          <w:noProof/>
        </w:rPr>
        <w:t>53</w:t>
      </w:r>
      <w:r>
        <w:rPr>
          <w:noProof/>
        </w:rPr>
        <w:fldChar w:fldCharType="end"/>
      </w:r>
    </w:p>
    <w:p w14:paraId="0523C990" w14:textId="2E3E1D70" w:rsidR="00AE0959" w:rsidRDefault="00AE095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1882819 \h </w:instrText>
      </w:r>
      <w:r>
        <w:rPr>
          <w:noProof/>
        </w:rPr>
      </w:r>
      <w:r>
        <w:rPr>
          <w:noProof/>
        </w:rPr>
        <w:fldChar w:fldCharType="separate"/>
      </w:r>
      <w:r>
        <w:rPr>
          <w:noProof/>
        </w:rPr>
        <w:t>54</w:t>
      </w:r>
      <w:r>
        <w:rPr>
          <w:noProof/>
        </w:rPr>
        <w:fldChar w:fldCharType="end"/>
      </w:r>
    </w:p>
    <w:p w14:paraId="48F85541" w14:textId="5541C573"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1882820 \h </w:instrText>
      </w:r>
      <w:r>
        <w:rPr>
          <w:noProof/>
        </w:rPr>
      </w:r>
      <w:r>
        <w:rPr>
          <w:noProof/>
        </w:rPr>
        <w:fldChar w:fldCharType="separate"/>
      </w:r>
      <w:r>
        <w:rPr>
          <w:noProof/>
        </w:rPr>
        <w:t>54</w:t>
      </w:r>
      <w:r>
        <w:rPr>
          <w:noProof/>
        </w:rPr>
        <w:fldChar w:fldCharType="end"/>
      </w:r>
    </w:p>
    <w:p w14:paraId="79EB8470" w14:textId="33BACAC5"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1882821 \h </w:instrText>
      </w:r>
      <w:r>
        <w:rPr>
          <w:noProof/>
        </w:rPr>
      </w:r>
      <w:r>
        <w:rPr>
          <w:noProof/>
        </w:rPr>
        <w:fldChar w:fldCharType="separate"/>
      </w:r>
      <w:r>
        <w:rPr>
          <w:noProof/>
        </w:rPr>
        <w:t>54</w:t>
      </w:r>
      <w:r>
        <w:rPr>
          <w:noProof/>
        </w:rPr>
        <w:fldChar w:fldCharType="end"/>
      </w:r>
    </w:p>
    <w:p w14:paraId="5B44B71E" w14:textId="0802B7B4" w:rsidR="00AE0959" w:rsidRDefault="00AE095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1882822 \h </w:instrText>
      </w:r>
      <w:r>
        <w:rPr>
          <w:noProof/>
        </w:rPr>
      </w:r>
      <w:r>
        <w:rPr>
          <w:noProof/>
        </w:rPr>
        <w:fldChar w:fldCharType="separate"/>
      </w:r>
      <w:r>
        <w:rPr>
          <w:noProof/>
        </w:rPr>
        <w:t>54</w:t>
      </w:r>
      <w:r>
        <w:rPr>
          <w:noProof/>
        </w:rPr>
        <w:fldChar w:fldCharType="end"/>
      </w:r>
    </w:p>
    <w:p w14:paraId="7631F29B" w14:textId="588E1423"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2C27F2">
        <w:rPr>
          <w:noProof/>
          <w:color w:val="FF0000"/>
        </w:rPr>
        <w:t>und Diskussion</w:t>
      </w:r>
      <w:r>
        <w:rPr>
          <w:noProof/>
        </w:rPr>
        <w:tab/>
      </w:r>
      <w:r>
        <w:rPr>
          <w:noProof/>
        </w:rPr>
        <w:fldChar w:fldCharType="begin"/>
      </w:r>
      <w:r>
        <w:rPr>
          <w:noProof/>
        </w:rPr>
        <w:instrText xml:space="preserve"> PAGEREF _Toc141882823 \h </w:instrText>
      </w:r>
      <w:r>
        <w:rPr>
          <w:noProof/>
        </w:rPr>
      </w:r>
      <w:r>
        <w:rPr>
          <w:noProof/>
        </w:rPr>
        <w:fldChar w:fldCharType="separate"/>
      </w:r>
      <w:r>
        <w:rPr>
          <w:noProof/>
        </w:rPr>
        <w:t>56</w:t>
      </w:r>
      <w:r>
        <w:rPr>
          <w:noProof/>
        </w:rPr>
        <w:fldChar w:fldCharType="end"/>
      </w:r>
    </w:p>
    <w:p w14:paraId="7535160C" w14:textId="0C564C0B" w:rsidR="00AE0959" w:rsidRDefault="00AE095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1882824 \h </w:instrText>
      </w:r>
      <w:r>
        <w:rPr>
          <w:noProof/>
        </w:rPr>
      </w:r>
      <w:r>
        <w:rPr>
          <w:noProof/>
        </w:rPr>
        <w:fldChar w:fldCharType="separate"/>
      </w:r>
      <w:r>
        <w:rPr>
          <w:noProof/>
        </w:rPr>
        <w:t>57</w:t>
      </w:r>
      <w:r>
        <w:rPr>
          <w:noProof/>
        </w:rPr>
        <w:fldChar w:fldCharType="end"/>
      </w:r>
    </w:p>
    <w:p w14:paraId="109BC060" w14:textId="48FBB52F" w:rsidR="00AE0959" w:rsidRDefault="00AE095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1882825 \h </w:instrText>
      </w:r>
      <w:r>
        <w:rPr>
          <w:noProof/>
        </w:rPr>
      </w:r>
      <w:r>
        <w:rPr>
          <w:noProof/>
        </w:rPr>
        <w:fldChar w:fldCharType="separate"/>
      </w:r>
      <w:r>
        <w:rPr>
          <w:noProof/>
        </w:rPr>
        <w:t>58</w:t>
      </w:r>
      <w:r>
        <w:rPr>
          <w:noProof/>
        </w:rPr>
        <w:fldChar w:fldCharType="end"/>
      </w:r>
    </w:p>
    <w:p w14:paraId="422FD9A6" w14:textId="32D87B33" w:rsidR="00AE0959" w:rsidRDefault="00AE095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1882826 \h </w:instrText>
      </w:r>
      <w:r>
        <w:rPr>
          <w:noProof/>
        </w:rPr>
      </w:r>
      <w:r>
        <w:rPr>
          <w:noProof/>
        </w:rPr>
        <w:fldChar w:fldCharType="separate"/>
      </w:r>
      <w:r>
        <w:rPr>
          <w:noProof/>
        </w:rPr>
        <w:t>61</w:t>
      </w:r>
      <w:r>
        <w:rPr>
          <w:noProof/>
        </w:rPr>
        <w:fldChar w:fldCharType="end"/>
      </w:r>
    </w:p>
    <w:p w14:paraId="64F92232" w14:textId="40BD86AD" w:rsidR="008A08D5" w:rsidRDefault="008A08D5" w:rsidP="00696D95">
      <w:pPr>
        <w:pStyle w:val="berschrift1"/>
        <w:numPr>
          <w:ilvl w:val="0"/>
          <w:numId w:val="0"/>
        </w:numPr>
      </w:pPr>
      <w:r>
        <w:lastRenderedPageBreak/>
        <w:fldChar w:fldCharType="end"/>
      </w:r>
      <w:bookmarkStart w:id="2" w:name="_Toc141882767"/>
      <w:r w:rsidR="00696D95">
        <w:t>Abbildungsverzeichnis</w:t>
      </w:r>
      <w:bookmarkEnd w:id="2"/>
    </w:p>
    <w:p w14:paraId="1920F431" w14:textId="5F01759B" w:rsidR="00AE095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1882828" w:history="1">
        <w:r w:rsidR="00AE0959" w:rsidRPr="00666520">
          <w:rPr>
            <w:rStyle w:val="Hyperlink"/>
            <w:noProof/>
          </w:rPr>
          <w:t>Abb.  1: Ermittlung der GNSS-Position als Schnittpunkt mehrerer Kugeln [5]</w:t>
        </w:r>
        <w:r w:rsidR="00AE0959">
          <w:rPr>
            <w:noProof/>
            <w:webHidden/>
          </w:rPr>
          <w:tab/>
        </w:r>
        <w:r w:rsidR="00AE0959">
          <w:rPr>
            <w:noProof/>
            <w:webHidden/>
          </w:rPr>
          <w:fldChar w:fldCharType="begin"/>
        </w:r>
        <w:r w:rsidR="00AE0959">
          <w:rPr>
            <w:noProof/>
            <w:webHidden/>
          </w:rPr>
          <w:instrText xml:space="preserve"> PAGEREF _Toc141882828 \h </w:instrText>
        </w:r>
        <w:r w:rsidR="00AE0959">
          <w:rPr>
            <w:noProof/>
            <w:webHidden/>
          </w:rPr>
        </w:r>
        <w:r w:rsidR="00AE0959">
          <w:rPr>
            <w:noProof/>
            <w:webHidden/>
          </w:rPr>
          <w:fldChar w:fldCharType="separate"/>
        </w:r>
        <w:r w:rsidR="00AE0959">
          <w:rPr>
            <w:noProof/>
            <w:webHidden/>
          </w:rPr>
          <w:t>12</w:t>
        </w:r>
        <w:r w:rsidR="00AE0959">
          <w:rPr>
            <w:noProof/>
            <w:webHidden/>
          </w:rPr>
          <w:fldChar w:fldCharType="end"/>
        </w:r>
      </w:hyperlink>
    </w:p>
    <w:p w14:paraId="2044BB91" w14:textId="69213E3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29" w:history="1">
        <w:r w:rsidR="00AE0959" w:rsidRPr="00666520">
          <w:rPr>
            <w:rStyle w:val="Hyperlink"/>
            <w:noProof/>
          </w:rPr>
          <w:t>Abb.  2: Map-Matching von aufgenommenen GNSS-Punkten auf das Straßennetz [7]</w:t>
        </w:r>
        <w:r w:rsidR="00AE0959">
          <w:rPr>
            <w:noProof/>
            <w:webHidden/>
          </w:rPr>
          <w:tab/>
        </w:r>
        <w:r w:rsidR="00AE0959">
          <w:rPr>
            <w:noProof/>
            <w:webHidden/>
          </w:rPr>
          <w:fldChar w:fldCharType="begin"/>
        </w:r>
        <w:r w:rsidR="00AE0959">
          <w:rPr>
            <w:noProof/>
            <w:webHidden/>
          </w:rPr>
          <w:instrText xml:space="preserve"> PAGEREF _Toc141882829 \h </w:instrText>
        </w:r>
        <w:r w:rsidR="00AE0959">
          <w:rPr>
            <w:noProof/>
            <w:webHidden/>
          </w:rPr>
        </w:r>
        <w:r w:rsidR="00AE0959">
          <w:rPr>
            <w:noProof/>
            <w:webHidden/>
          </w:rPr>
          <w:fldChar w:fldCharType="separate"/>
        </w:r>
        <w:r w:rsidR="00AE0959">
          <w:rPr>
            <w:noProof/>
            <w:webHidden/>
          </w:rPr>
          <w:t>13</w:t>
        </w:r>
        <w:r w:rsidR="00AE0959">
          <w:rPr>
            <w:noProof/>
            <w:webHidden/>
          </w:rPr>
          <w:fldChar w:fldCharType="end"/>
        </w:r>
      </w:hyperlink>
    </w:p>
    <w:p w14:paraId="07DC7342" w14:textId="5BEF99B3"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0" w:history="1">
        <w:r w:rsidR="00AE0959" w:rsidRPr="00666520">
          <w:rPr>
            <w:rStyle w:val="Hyperlink"/>
            <w:noProof/>
          </w:rPr>
          <w:t>Abb.  3: GNSS-Punkte und zugehörige Kandidaten</w:t>
        </w:r>
        <w:r w:rsidR="00AE0959">
          <w:rPr>
            <w:noProof/>
            <w:webHidden/>
          </w:rPr>
          <w:tab/>
        </w:r>
        <w:r w:rsidR="00AE0959">
          <w:rPr>
            <w:noProof/>
            <w:webHidden/>
          </w:rPr>
          <w:fldChar w:fldCharType="begin"/>
        </w:r>
        <w:r w:rsidR="00AE0959">
          <w:rPr>
            <w:noProof/>
            <w:webHidden/>
          </w:rPr>
          <w:instrText xml:space="preserve"> PAGEREF _Toc141882830 \h </w:instrText>
        </w:r>
        <w:r w:rsidR="00AE0959">
          <w:rPr>
            <w:noProof/>
            <w:webHidden/>
          </w:rPr>
        </w:r>
        <w:r w:rsidR="00AE0959">
          <w:rPr>
            <w:noProof/>
            <w:webHidden/>
          </w:rPr>
          <w:fldChar w:fldCharType="separate"/>
        </w:r>
        <w:r w:rsidR="00AE0959">
          <w:rPr>
            <w:noProof/>
            <w:webHidden/>
          </w:rPr>
          <w:t>14</w:t>
        </w:r>
        <w:r w:rsidR="00AE0959">
          <w:rPr>
            <w:noProof/>
            <w:webHidden/>
          </w:rPr>
          <w:fldChar w:fldCharType="end"/>
        </w:r>
      </w:hyperlink>
    </w:p>
    <w:p w14:paraId="2F3E6CB1" w14:textId="4418015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1" w:history="1">
        <w:r w:rsidR="00AE0959" w:rsidRPr="00666520">
          <w:rPr>
            <w:rStyle w:val="Hyperlink"/>
            <w:noProof/>
          </w:rPr>
          <w:t>Abb.  4: Mögliche Übergänge und optimaler Pfad [7]</w:t>
        </w:r>
        <w:r w:rsidR="00AE0959">
          <w:rPr>
            <w:noProof/>
            <w:webHidden/>
          </w:rPr>
          <w:tab/>
        </w:r>
        <w:r w:rsidR="00AE0959">
          <w:rPr>
            <w:noProof/>
            <w:webHidden/>
          </w:rPr>
          <w:fldChar w:fldCharType="begin"/>
        </w:r>
        <w:r w:rsidR="00AE0959">
          <w:rPr>
            <w:noProof/>
            <w:webHidden/>
          </w:rPr>
          <w:instrText xml:space="preserve"> PAGEREF _Toc141882831 \h </w:instrText>
        </w:r>
        <w:r w:rsidR="00AE0959">
          <w:rPr>
            <w:noProof/>
            <w:webHidden/>
          </w:rPr>
        </w:r>
        <w:r w:rsidR="00AE0959">
          <w:rPr>
            <w:noProof/>
            <w:webHidden/>
          </w:rPr>
          <w:fldChar w:fldCharType="separate"/>
        </w:r>
        <w:r w:rsidR="00AE0959">
          <w:rPr>
            <w:noProof/>
            <w:webHidden/>
          </w:rPr>
          <w:t>15</w:t>
        </w:r>
        <w:r w:rsidR="00AE0959">
          <w:rPr>
            <w:noProof/>
            <w:webHidden/>
          </w:rPr>
          <w:fldChar w:fldCharType="end"/>
        </w:r>
      </w:hyperlink>
    </w:p>
    <w:p w14:paraId="08DC813F" w14:textId="0A72BF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2" w:history="1">
        <w:r w:rsidR="00AE0959" w:rsidRPr="00666520">
          <w:rPr>
            <w:rStyle w:val="Hyperlink"/>
            <w:noProof/>
          </w:rPr>
          <w:t>Abb.  5: Lineare Separierung durch suboptimale und optimale Hyperebene [10, S. 156]</w:t>
        </w:r>
        <w:r w:rsidR="00AE0959">
          <w:rPr>
            <w:noProof/>
            <w:webHidden/>
          </w:rPr>
          <w:tab/>
        </w:r>
        <w:r w:rsidR="00AE0959">
          <w:rPr>
            <w:noProof/>
            <w:webHidden/>
          </w:rPr>
          <w:fldChar w:fldCharType="begin"/>
        </w:r>
        <w:r w:rsidR="00AE0959">
          <w:rPr>
            <w:noProof/>
            <w:webHidden/>
          </w:rPr>
          <w:instrText xml:space="preserve"> PAGEREF _Toc141882832 \h </w:instrText>
        </w:r>
        <w:r w:rsidR="00AE0959">
          <w:rPr>
            <w:noProof/>
            <w:webHidden/>
          </w:rPr>
        </w:r>
        <w:r w:rsidR="00AE0959">
          <w:rPr>
            <w:noProof/>
            <w:webHidden/>
          </w:rPr>
          <w:fldChar w:fldCharType="separate"/>
        </w:r>
        <w:r w:rsidR="00AE0959">
          <w:rPr>
            <w:noProof/>
            <w:webHidden/>
          </w:rPr>
          <w:t>17</w:t>
        </w:r>
        <w:r w:rsidR="00AE0959">
          <w:rPr>
            <w:noProof/>
            <w:webHidden/>
          </w:rPr>
          <w:fldChar w:fldCharType="end"/>
        </w:r>
      </w:hyperlink>
    </w:p>
    <w:p w14:paraId="0E56F12E" w14:textId="39B02B5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3" w:history="1">
        <w:r w:rsidR="00AE0959" w:rsidRPr="00666520">
          <w:rPr>
            <w:rStyle w:val="Hyperlink"/>
            <w:noProof/>
          </w:rPr>
          <w:t>Abb.  6: Effekt des Regularisierungsparameters C bei Soft-Margin-SVMs [10, S. 157]</w:t>
        </w:r>
        <w:r w:rsidR="00AE0959">
          <w:rPr>
            <w:noProof/>
            <w:webHidden/>
          </w:rPr>
          <w:tab/>
        </w:r>
        <w:r w:rsidR="00AE0959">
          <w:rPr>
            <w:noProof/>
            <w:webHidden/>
          </w:rPr>
          <w:fldChar w:fldCharType="begin"/>
        </w:r>
        <w:r w:rsidR="00AE0959">
          <w:rPr>
            <w:noProof/>
            <w:webHidden/>
          </w:rPr>
          <w:instrText xml:space="preserve"> PAGEREF _Toc141882833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386F3A64" w14:textId="59BAC64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4" w:history="1">
        <w:r w:rsidR="00AE0959" w:rsidRPr="00666520">
          <w:rPr>
            <w:rStyle w:val="Hyperlink"/>
            <w:noProof/>
          </w:rPr>
          <w:t>Abb.  7: Hinzufügen von Merkmalen, um Datenpunkte separierbar zu machen [10, S. 159]</w:t>
        </w:r>
        <w:r w:rsidR="00AE0959">
          <w:rPr>
            <w:noProof/>
            <w:webHidden/>
          </w:rPr>
          <w:tab/>
        </w:r>
        <w:r w:rsidR="00AE0959">
          <w:rPr>
            <w:noProof/>
            <w:webHidden/>
          </w:rPr>
          <w:fldChar w:fldCharType="begin"/>
        </w:r>
        <w:r w:rsidR="00AE0959">
          <w:rPr>
            <w:noProof/>
            <w:webHidden/>
          </w:rPr>
          <w:instrText xml:space="preserve"> PAGEREF _Toc141882834 \h </w:instrText>
        </w:r>
        <w:r w:rsidR="00AE0959">
          <w:rPr>
            <w:noProof/>
            <w:webHidden/>
          </w:rPr>
        </w:r>
        <w:r w:rsidR="00AE0959">
          <w:rPr>
            <w:noProof/>
            <w:webHidden/>
          </w:rPr>
          <w:fldChar w:fldCharType="separate"/>
        </w:r>
        <w:r w:rsidR="00AE0959">
          <w:rPr>
            <w:noProof/>
            <w:webHidden/>
          </w:rPr>
          <w:t>18</w:t>
        </w:r>
        <w:r w:rsidR="00AE0959">
          <w:rPr>
            <w:noProof/>
            <w:webHidden/>
          </w:rPr>
          <w:fldChar w:fldCharType="end"/>
        </w:r>
      </w:hyperlink>
    </w:p>
    <w:p w14:paraId="1E1FEF83" w14:textId="00F9B76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5" w:history="1">
        <w:r w:rsidR="00AE0959" w:rsidRPr="00666520">
          <w:rPr>
            <w:rStyle w:val="Hyperlink"/>
            <w:noProof/>
          </w:rPr>
          <w:t>Abb.  8: Beispiel für einen Entscheidungsbaum [10, S. 178]</w:t>
        </w:r>
        <w:r w:rsidR="00AE0959">
          <w:rPr>
            <w:noProof/>
            <w:webHidden/>
          </w:rPr>
          <w:tab/>
        </w:r>
        <w:r w:rsidR="00AE0959">
          <w:rPr>
            <w:noProof/>
            <w:webHidden/>
          </w:rPr>
          <w:fldChar w:fldCharType="begin"/>
        </w:r>
        <w:r w:rsidR="00AE0959">
          <w:rPr>
            <w:noProof/>
            <w:webHidden/>
          </w:rPr>
          <w:instrText xml:space="preserve"> PAGEREF _Toc141882835 \h </w:instrText>
        </w:r>
        <w:r w:rsidR="00AE0959">
          <w:rPr>
            <w:noProof/>
            <w:webHidden/>
          </w:rPr>
        </w:r>
        <w:r w:rsidR="00AE0959">
          <w:rPr>
            <w:noProof/>
            <w:webHidden/>
          </w:rPr>
          <w:fldChar w:fldCharType="separate"/>
        </w:r>
        <w:r w:rsidR="00AE0959">
          <w:rPr>
            <w:noProof/>
            <w:webHidden/>
          </w:rPr>
          <w:t>19</w:t>
        </w:r>
        <w:r w:rsidR="00AE0959">
          <w:rPr>
            <w:noProof/>
            <w:webHidden/>
          </w:rPr>
          <w:fldChar w:fldCharType="end"/>
        </w:r>
      </w:hyperlink>
    </w:p>
    <w:p w14:paraId="4A343E9E" w14:textId="7CCF3615"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6" w:history="1">
        <w:r w:rsidR="00AE0959" w:rsidRPr="00666520">
          <w:rPr>
            <w:rStyle w:val="Hyperlink"/>
            <w:noProof/>
          </w:rPr>
          <w:t>Abb.  9: Aufbau eines Künstlichen Neuronalen Netzes</w:t>
        </w:r>
        <w:r w:rsidR="00AE0959">
          <w:rPr>
            <w:noProof/>
            <w:webHidden/>
          </w:rPr>
          <w:tab/>
        </w:r>
        <w:r w:rsidR="00AE0959">
          <w:rPr>
            <w:noProof/>
            <w:webHidden/>
          </w:rPr>
          <w:fldChar w:fldCharType="begin"/>
        </w:r>
        <w:r w:rsidR="00AE0959">
          <w:rPr>
            <w:noProof/>
            <w:webHidden/>
          </w:rPr>
          <w:instrText xml:space="preserve"> PAGEREF _Toc141882836 \h </w:instrText>
        </w:r>
        <w:r w:rsidR="00AE0959">
          <w:rPr>
            <w:noProof/>
            <w:webHidden/>
          </w:rPr>
        </w:r>
        <w:r w:rsidR="00AE0959">
          <w:rPr>
            <w:noProof/>
            <w:webHidden/>
          </w:rPr>
          <w:fldChar w:fldCharType="separate"/>
        </w:r>
        <w:r w:rsidR="00AE0959">
          <w:rPr>
            <w:noProof/>
            <w:webHidden/>
          </w:rPr>
          <w:t>21</w:t>
        </w:r>
        <w:r w:rsidR="00AE0959">
          <w:rPr>
            <w:noProof/>
            <w:webHidden/>
          </w:rPr>
          <w:fldChar w:fldCharType="end"/>
        </w:r>
      </w:hyperlink>
    </w:p>
    <w:p w14:paraId="51531EEB" w14:textId="7D5BAA2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7" w:history="1">
        <w:r w:rsidR="00AE0959" w:rsidRPr="00666520">
          <w:rPr>
            <w:rStyle w:val="Hyperlink"/>
            <w:noProof/>
          </w:rPr>
          <w:t>Abb.  10: Veranschaulichung eines künstlichen Neurons</w:t>
        </w:r>
        <w:r w:rsidR="00AE0959">
          <w:rPr>
            <w:noProof/>
            <w:webHidden/>
          </w:rPr>
          <w:tab/>
        </w:r>
        <w:r w:rsidR="00AE0959">
          <w:rPr>
            <w:noProof/>
            <w:webHidden/>
          </w:rPr>
          <w:fldChar w:fldCharType="begin"/>
        </w:r>
        <w:r w:rsidR="00AE0959">
          <w:rPr>
            <w:noProof/>
            <w:webHidden/>
          </w:rPr>
          <w:instrText xml:space="preserve"> PAGEREF _Toc141882837 \h </w:instrText>
        </w:r>
        <w:r w:rsidR="00AE0959">
          <w:rPr>
            <w:noProof/>
            <w:webHidden/>
          </w:rPr>
        </w:r>
        <w:r w:rsidR="00AE0959">
          <w:rPr>
            <w:noProof/>
            <w:webHidden/>
          </w:rPr>
          <w:fldChar w:fldCharType="separate"/>
        </w:r>
        <w:r w:rsidR="00AE0959">
          <w:rPr>
            <w:noProof/>
            <w:webHidden/>
          </w:rPr>
          <w:t>22</w:t>
        </w:r>
        <w:r w:rsidR="00AE0959">
          <w:rPr>
            <w:noProof/>
            <w:webHidden/>
          </w:rPr>
          <w:fldChar w:fldCharType="end"/>
        </w:r>
      </w:hyperlink>
    </w:p>
    <w:p w14:paraId="7CD6104F" w14:textId="2790EA04"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8" w:history="1">
        <w:r w:rsidR="00AE0959" w:rsidRPr="00666520">
          <w:rPr>
            <w:rStyle w:val="Hyperlink"/>
            <w:noProof/>
          </w:rPr>
          <w:t>Abb.  11: Aktivierungsfunktionen: tanh(z),</w:t>
        </w:r>
        <w:r w:rsidR="00AE0959" w:rsidRPr="00666520">
          <w:rPr>
            <w:rStyle w:val="Hyperlink"/>
            <w:rFonts w:ascii="Cambria Math" w:hAnsi="Cambria Math"/>
            <w:i/>
            <w:noProof/>
          </w:rPr>
          <w:t xml:space="preserve"> </w:t>
        </w:r>
        <m:oMath>
          <m:r>
            <w:rPr>
              <w:rStyle w:val="Hyperlink"/>
              <w:rFonts w:ascii="Cambria Math" w:hAnsi="Cambria Math"/>
              <w:noProof/>
            </w:rPr>
            <m:t>σz</m:t>
          </m:r>
        </m:oMath>
        <w:r w:rsidR="00AE0959" w:rsidRPr="00666520">
          <w:rPr>
            <w:rStyle w:val="Hyperlink"/>
            <w:rFonts w:ascii="Cambria Math" w:hAnsi="Cambria Math"/>
            <w:i/>
            <w:noProof/>
          </w:rPr>
          <w:t xml:space="preserve"> </w:t>
        </w:r>
        <w:r w:rsidR="00AE0959" w:rsidRPr="00666520">
          <w:rPr>
            <w:rStyle w:val="Hyperlink"/>
            <w:rFonts w:ascii="Cambria Math" w:hAnsi="Cambria Math"/>
            <w:iCs/>
            <w:noProof/>
          </w:rPr>
          <w:t xml:space="preserve">und </w:t>
        </w:r>
        <m:oMath>
          <m:r>
            <w:rPr>
              <w:rStyle w:val="Hyperlink"/>
              <w:rFonts w:ascii="Cambria Math" w:hAnsi="Cambria Math"/>
              <w:noProof/>
            </w:rPr>
            <m:t>ReLUz</m:t>
          </m:r>
        </m:oMath>
        <w:r w:rsidR="00AE0959">
          <w:rPr>
            <w:noProof/>
            <w:webHidden/>
          </w:rPr>
          <w:tab/>
        </w:r>
        <w:r w:rsidR="00AE0959">
          <w:rPr>
            <w:noProof/>
            <w:webHidden/>
          </w:rPr>
          <w:fldChar w:fldCharType="begin"/>
        </w:r>
        <w:r w:rsidR="00AE0959">
          <w:rPr>
            <w:noProof/>
            <w:webHidden/>
          </w:rPr>
          <w:instrText xml:space="preserve"> PAGEREF _Toc141882838 \h </w:instrText>
        </w:r>
        <w:r w:rsidR="00AE0959">
          <w:rPr>
            <w:noProof/>
            <w:webHidden/>
          </w:rPr>
        </w:r>
        <w:r w:rsidR="00AE0959">
          <w:rPr>
            <w:noProof/>
            <w:webHidden/>
          </w:rPr>
          <w:fldChar w:fldCharType="separate"/>
        </w:r>
        <w:r w:rsidR="00AE0959">
          <w:rPr>
            <w:noProof/>
            <w:webHidden/>
          </w:rPr>
          <w:t>23</w:t>
        </w:r>
        <w:r w:rsidR="00AE0959">
          <w:rPr>
            <w:noProof/>
            <w:webHidden/>
          </w:rPr>
          <w:fldChar w:fldCharType="end"/>
        </w:r>
      </w:hyperlink>
    </w:p>
    <w:p w14:paraId="3B3C98F7" w14:textId="32C1F3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39" w:history="1">
        <w:r w:rsidR="00AE0959" w:rsidRPr="00666520">
          <w:rPr>
            <w:rStyle w:val="Hyperlink"/>
            <w:noProof/>
          </w:rPr>
          <w:t>Abb.  12: Darstellung des Gradientenabstiegs [16]</w:t>
        </w:r>
        <w:r w:rsidR="00AE0959">
          <w:rPr>
            <w:noProof/>
            <w:webHidden/>
          </w:rPr>
          <w:tab/>
        </w:r>
        <w:r w:rsidR="00AE0959">
          <w:rPr>
            <w:noProof/>
            <w:webHidden/>
          </w:rPr>
          <w:fldChar w:fldCharType="begin"/>
        </w:r>
        <w:r w:rsidR="00AE0959">
          <w:rPr>
            <w:noProof/>
            <w:webHidden/>
          </w:rPr>
          <w:instrText xml:space="preserve"> PAGEREF _Toc141882839 \h </w:instrText>
        </w:r>
        <w:r w:rsidR="00AE0959">
          <w:rPr>
            <w:noProof/>
            <w:webHidden/>
          </w:rPr>
        </w:r>
        <w:r w:rsidR="00AE0959">
          <w:rPr>
            <w:noProof/>
            <w:webHidden/>
          </w:rPr>
          <w:fldChar w:fldCharType="separate"/>
        </w:r>
        <w:r w:rsidR="00AE0959">
          <w:rPr>
            <w:noProof/>
            <w:webHidden/>
          </w:rPr>
          <w:t>24</w:t>
        </w:r>
        <w:r w:rsidR="00AE0959">
          <w:rPr>
            <w:noProof/>
            <w:webHidden/>
          </w:rPr>
          <w:fldChar w:fldCharType="end"/>
        </w:r>
      </w:hyperlink>
    </w:p>
    <w:p w14:paraId="1EC515B9" w14:textId="4126BC9F"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0" w:history="1">
        <w:r w:rsidR="00AE0959" w:rsidRPr="00666520">
          <w:rPr>
            <w:rStyle w:val="Hyperlink"/>
            <w:noProof/>
          </w:rPr>
          <w:t>Abb.  13: Gedächtniszelle: statisch und über die Zeit aufgerollt</w:t>
        </w:r>
        <w:r w:rsidR="00AE0959">
          <w:rPr>
            <w:noProof/>
            <w:webHidden/>
          </w:rPr>
          <w:tab/>
        </w:r>
        <w:r w:rsidR="00AE0959">
          <w:rPr>
            <w:noProof/>
            <w:webHidden/>
          </w:rPr>
          <w:fldChar w:fldCharType="begin"/>
        </w:r>
        <w:r w:rsidR="00AE0959">
          <w:rPr>
            <w:noProof/>
            <w:webHidden/>
          </w:rPr>
          <w:instrText xml:space="preserve"> PAGEREF _Toc141882840 \h </w:instrText>
        </w:r>
        <w:r w:rsidR="00AE0959">
          <w:rPr>
            <w:noProof/>
            <w:webHidden/>
          </w:rPr>
        </w:r>
        <w:r w:rsidR="00AE0959">
          <w:rPr>
            <w:noProof/>
            <w:webHidden/>
          </w:rPr>
          <w:fldChar w:fldCharType="separate"/>
        </w:r>
        <w:r w:rsidR="00AE0959">
          <w:rPr>
            <w:noProof/>
            <w:webHidden/>
          </w:rPr>
          <w:t>26</w:t>
        </w:r>
        <w:r w:rsidR="00AE0959">
          <w:rPr>
            <w:noProof/>
            <w:webHidden/>
          </w:rPr>
          <w:fldChar w:fldCharType="end"/>
        </w:r>
      </w:hyperlink>
    </w:p>
    <w:p w14:paraId="09DF1375" w14:textId="23364B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1" w:history="1">
        <w:r w:rsidR="00AE0959" w:rsidRPr="00666520">
          <w:rPr>
            <w:rStyle w:val="Hyperlink"/>
            <w:noProof/>
            <w:lang w:val="en-GB"/>
          </w:rPr>
          <w:t>Abb.  14: Sequence-To-Sequence und Sequence-To-Vector RNN</w:t>
        </w:r>
        <w:r w:rsidR="00AE0959">
          <w:rPr>
            <w:noProof/>
            <w:webHidden/>
          </w:rPr>
          <w:tab/>
        </w:r>
        <w:r w:rsidR="00AE0959">
          <w:rPr>
            <w:noProof/>
            <w:webHidden/>
          </w:rPr>
          <w:fldChar w:fldCharType="begin"/>
        </w:r>
        <w:r w:rsidR="00AE0959">
          <w:rPr>
            <w:noProof/>
            <w:webHidden/>
          </w:rPr>
          <w:instrText xml:space="preserve"> PAGEREF _Toc141882841 \h </w:instrText>
        </w:r>
        <w:r w:rsidR="00AE0959">
          <w:rPr>
            <w:noProof/>
            <w:webHidden/>
          </w:rPr>
        </w:r>
        <w:r w:rsidR="00AE0959">
          <w:rPr>
            <w:noProof/>
            <w:webHidden/>
          </w:rPr>
          <w:fldChar w:fldCharType="separate"/>
        </w:r>
        <w:r w:rsidR="00AE0959">
          <w:rPr>
            <w:noProof/>
            <w:webHidden/>
          </w:rPr>
          <w:t>27</w:t>
        </w:r>
        <w:r w:rsidR="00AE0959">
          <w:rPr>
            <w:noProof/>
            <w:webHidden/>
          </w:rPr>
          <w:fldChar w:fldCharType="end"/>
        </w:r>
      </w:hyperlink>
    </w:p>
    <w:p w14:paraId="4DFA1A4A" w14:textId="068A5B7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2" w:history="1">
        <w:r w:rsidR="00AE0959" w:rsidRPr="00666520">
          <w:rPr>
            <w:rStyle w:val="Hyperlink"/>
            <w:noProof/>
          </w:rPr>
          <w:t>Abb.  15: Beispiel für eine zweiklassige Konfusionsmatrix; eigene Abbildung</w:t>
        </w:r>
        <w:r w:rsidR="00AE0959">
          <w:rPr>
            <w:noProof/>
            <w:webHidden/>
          </w:rPr>
          <w:tab/>
        </w:r>
        <w:r w:rsidR="00AE0959">
          <w:rPr>
            <w:noProof/>
            <w:webHidden/>
          </w:rPr>
          <w:fldChar w:fldCharType="begin"/>
        </w:r>
        <w:r w:rsidR="00AE0959">
          <w:rPr>
            <w:noProof/>
            <w:webHidden/>
          </w:rPr>
          <w:instrText xml:space="preserve"> PAGEREF _Toc141882842 \h </w:instrText>
        </w:r>
        <w:r w:rsidR="00AE0959">
          <w:rPr>
            <w:noProof/>
            <w:webHidden/>
          </w:rPr>
        </w:r>
        <w:r w:rsidR="00AE0959">
          <w:rPr>
            <w:noProof/>
            <w:webHidden/>
          </w:rPr>
          <w:fldChar w:fldCharType="separate"/>
        </w:r>
        <w:r w:rsidR="00AE0959">
          <w:rPr>
            <w:noProof/>
            <w:webHidden/>
          </w:rPr>
          <w:t>28</w:t>
        </w:r>
        <w:r w:rsidR="00AE0959">
          <w:rPr>
            <w:noProof/>
            <w:webHidden/>
          </w:rPr>
          <w:fldChar w:fldCharType="end"/>
        </w:r>
      </w:hyperlink>
    </w:p>
    <w:p w14:paraId="0ECF57DC" w14:textId="216AF7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3" w:history="1">
        <w:r w:rsidR="00AE0959" w:rsidRPr="00666520">
          <w:rPr>
            <w:rStyle w:val="Hyperlink"/>
            <w:noProof/>
          </w:rPr>
          <w:t>Abb.  16: Screenshot der MotionTrace-App</w:t>
        </w:r>
        <w:r w:rsidR="00AE0959">
          <w:rPr>
            <w:noProof/>
            <w:webHidden/>
          </w:rPr>
          <w:tab/>
        </w:r>
        <w:r w:rsidR="00AE0959">
          <w:rPr>
            <w:noProof/>
            <w:webHidden/>
          </w:rPr>
          <w:fldChar w:fldCharType="begin"/>
        </w:r>
        <w:r w:rsidR="00AE0959">
          <w:rPr>
            <w:noProof/>
            <w:webHidden/>
          </w:rPr>
          <w:instrText xml:space="preserve"> PAGEREF _Toc141882843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36A57A2" w14:textId="1FDBF35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4" w:history="1">
        <w:r w:rsidR="00AE0959" w:rsidRPr="00666520">
          <w:rPr>
            <w:rStyle w:val="Hyperlink"/>
            <w:noProof/>
          </w:rPr>
          <w:t>Abb.  17: Umfang der Aufnahmen (in Stunden) nach Verkehrsteilnehmerklasse</w:t>
        </w:r>
        <w:r w:rsidR="00AE0959">
          <w:rPr>
            <w:noProof/>
            <w:webHidden/>
          </w:rPr>
          <w:tab/>
        </w:r>
        <w:r w:rsidR="00AE0959">
          <w:rPr>
            <w:noProof/>
            <w:webHidden/>
          </w:rPr>
          <w:fldChar w:fldCharType="begin"/>
        </w:r>
        <w:r w:rsidR="00AE0959">
          <w:rPr>
            <w:noProof/>
            <w:webHidden/>
          </w:rPr>
          <w:instrText xml:space="preserve"> PAGEREF _Toc141882844 \h </w:instrText>
        </w:r>
        <w:r w:rsidR="00AE0959">
          <w:rPr>
            <w:noProof/>
            <w:webHidden/>
          </w:rPr>
        </w:r>
        <w:r w:rsidR="00AE0959">
          <w:rPr>
            <w:noProof/>
            <w:webHidden/>
          </w:rPr>
          <w:fldChar w:fldCharType="separate"/>
        </w:r>
        <w:r w:rsidR="00AE0959">
          <w:rPr>
            <w:noProof/>
            <w:webHidden/>
          </w:rPr>
          <w:t>41</w:t>
        </w:r>
        <w:r w:rsidR="00AE0959">
          <w:rPr>
            <w:noProof/>
            <w:webHidden/>
          </w:rPr>
          <w:fldChar w:fldCharType="end"/>
        </w:r>
      </w:hyperlink>
    </w:p>
    <w:p w14:paraId="61B0AAFB" w14:textId="03630C6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5" w:history="1">
        <w:r w:rsidR="00AE0959" w:rsidRPr="00666520">
          <w:rPr>
            <w:rStyle w:val="Hyperlink"/>
            <w:noProof/>
          </w:rPr>
          <w:t>Abb.  18: Visualisierung der gesammelten GNSS-Sequenzen im Raum Sonneberg-Neustadt</w:t>
        </w:r>
        <w:r w:rsidR="00AE0959">
          <w:rPr>
            <w:noProof/>
            <w:webHidden/>
          </w:rPr>
          <w:tab/>
        </w:r>
        <w:r w:rsidR="00AE0959">
          <w:rPr>
            <w:noProof/>
            <w:webHidden/>
          </w:rPr>
          <w:fldChar w:fldCharType="begin"/>
        </w:r>
        <w:r w:rsidR="00AE0959">
          <w:rPr>
            <w:noProof/>
            <w:webHidden/>
          </w:rPr>
          <w:instrText xml:space="preserve"> PAGEREF _Toc141882845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519C43D0" w14:textId="79DFCC78"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6" w:history="1">
        <w:r w:rsidR="00AE0959" w:rsidRPr="00666520">
          <w:rPr>
            <w:rStyle w:val="Hyperlink"/>
            <w:noProof/>
          </w:rPr>
          <w:t>Abb.  19: Primäre Fehlerarten innerhalb der GNSS-Sequenzen</w:t>
        </w:r>
        <w:r w:rsidR="00AE0959">
          <w:rPr>
            <w:noProof/>
            <w:webHidden/>
          </w:rPr>
          <w:tab/>
        </w:r>
        <w:r w:rsidR="00AE0959">
          <w:rPr>
            <w:noProof/>
            <w:webHidden/>
          </w:rPr>
          <w:fldChar w:fldCharType="begin"/>
        </w:r>
        <w:r w:rsidR="00AE0959">
          <w:rPr>
            <w:noProof/>
            <w:webHidden/>
          </w:rPr>
          <w:instrText xml:space="preserve"> PAGEREF _Toc141882846 \h </w:instrText>
        </w:r>
        <w:r w:rsidR="00AE0959">
          <w:rPr>
            <w:noProof/>
            <w:webHidden/>
          </w:rPr>
        </w:r>
        <w:r w:rsidR="00AE0959">
          <w:rPr>
            <w:noProof/>
            <w:webHidden/>
          </w:rPr>
          <w:fldChar w:fldCharType="separate"/>
        </w:r>
        <w:r w:rsidR="00AE0959">
          <w:rPr>
            <w:noProof/>
            <w:webHidden/>
          </w:rPr>
          <w:t>42</w:t>
        </w:r>
        <w:r w:rsidR="00AE0959">
          <w:rPr>
            <w:noProof/>
            <w:webHidden/>
          </w:rPr>
          <w:fldChar w:fldCharType="end"/>
        </w:r>
      </w:hyperlink>
    </w:p>
    <w:p w14:paraId="72E25A3A" w14:textId="23825AD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7" w:history="1">
        <w:r w:rsidR="00AE0959" w:rsidRPr="00666520">
          <w:rPr>
            <w:rStyle w:val="Hyperlink"/>
            <w:noProof/>
          </w:rPr>
          <w:t>Abb.  20: Veranschaulichtes Gesamtkonzept der Verkehrsteilnehmerklassifikation</w:t>
        </w:r>
        <w:r w:rsidR="00AE0959">
          <w:rPr>
            <w:noProof/>
            <w:webHidden/>
          </w:rPr>
          <w:tab/>
        </w:r>
        <w:r w:rsidR="00AE0959">
          <w:rPr>
            <w:noProof/>
            <w:webHidden/>
          </w:rPr>
          <w:fldChar w:fldCharType="begin"/>
        </w:r>
        <w:r w:rsidR="00AE0959">
          <w:rPr>
            <w:noProof/>
            <w:webHidden/>
          </w:rPr>
          <w:instrText xml:space="preserve"> PAGEREF _Toc141882847 \h </w:instrText>
        </w:r>
        <w:r w:rsidR="00AE0959">
          <w:rPr>
            <w:noProof/>
            <w:webHidden/>
          </w:rPr>
        </w:r>
        <w:r w:rsidR="00AE0959">
          <w:rPr>
            <w:noProof/>
            <w:webHidden/>
          </w:rPr>
          <w:fldChar w:fldCharType="separate"/>
        </w:r>
        <w:r w:rsidR="00AE0959">
          <w:rPr>
            <w:noProof/>
            <w:webHidden/>
          </w:rPr>
          <w:t>45</w:t>
        </w:r>
        <w:r w:rsidR="00AE0959">
          <w:rPr>
            <w:noProof/>
            <w:webHidden/>
          </w:rPr>
          <w:fldChar w:fldCharType="end"/>
        </w:r>
      </w:hyperlink>
    </w:p>
    <w:p w14:paraId="70AC50D6" w14:textId="21E6819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8" w:history="1">
        <w:r w:rsidR="00AE0959" w:rsidRPr="00666520">
          <w:rPr>
            <w:rStyle w:val="Hyperlink"/>
            <w:noProof/>
          </w:rPr>
          <w:t>Abb.  21: Klassendiagramm zur MapMatcher-Klasse</w:t>
        </w:r>
        <w:r w:rsidR="00AE0959">
          <w:rPr>
            <w:noProof/>
            <w:webHidden/>
          </w:rPr>
          <w:tab/>
        </w:r>
        <w:r w:rsidR="00AE0959">
          <w:rPr>
            <w:noProof/>
            <w:webHidden/>
          </w:rPr>
          <w:fldChar w:fldCharType="begin"/>
        </w:r>
        <w:r w:rsidR="00AE0959">
          <w:rPr>
            <w:noProof/>
            <w:webHidden/>
          </w:rPr>
          <w:instrText xml:space="preserve"> PAGEREF _Toc141882848 \h </w:instrText>
        </w:r>
        <w:r w:rsidR="00AE0959">
          <w:rPr>
            <w:noProof/>
            <w:webHidden/>
          </w:rPr>
        </w:r>
        <w:r w:rsidR="00AE0959">
          <w:rPr>
            <w:noProof/>
            <w:webHidden/>
          </w:rPr>
          <w:fldChar w:fldCharType="separate"/>
        </w:r>
        <w:r w:rsidR="00AE0959">
          <w:rPr>
            <w:noProof/>
            <w:webHidden/>
          </w:rPr>
          <w:t>52</w:t>
        </w:r>
        <w:r w:rsidR="00AE0959">
          <w:rPr>
            <w:noProof/>
            <w:webHidden/>
          </w:rPr>
          <w:fldChar w:fldCharType="end"/>
        </w:r>
      </w:hyperlink>
    </w:p>
    <w:p w14:paraId="1DA625FE" w14:textId="3B5A2EC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49" w:history="1">
        <w:r w:rsidR="00AE0959" w:rsidRPr="00666520">
          <w:rPr>
            <w:rStyle w:val="Hyperlink"/>
            <w:noProof/>
          </w:rPr>
          <w:t>Abb.  22: Basisarchitektur der RNNs für die Verkehrsteilnehmerklassifikation</w:t>
        </w:r>
        <w:r w:rsidR="00AE0959">
          <w:rPr>
            <w:noProof/>
            <w:webHidden/>
          </w:rPr>
          <w:tab/>
        </w:r>
        <w:r w:rsidR="00AE0959">
          <w:rPr>
            <w:noProof/>
            <w:webHidden/>
          </w:rPr>
          <w:fldChar w:fldCharType="begin"/>
        </w:r>
        <w:r w:rsidR="00AE0959">
          <w:rPr>
            <w:noProof/>
            <w:webHidden/>
          </w:rPr>
          <w:instrText xml:space="preserve"> PAGEREF _Toc141882849 \h </w:instrText>
        </w:r>
        <w:r w:rsidR="00AE0959">
          <w:rPr>
            <w:noProof/>
            <w:webHidden/>
          </w:rPr>
        </w:r>
        <w:r w:rsidR="00AE0959">
          <w:rPr>
            <w:noProof/>
            <w:webHidden/>
          </w:rPr>
          <w:fldChar w:fldCharType="separate"/>
        </w:r>
        <w:r w:rsidR="00AE0959">
          <w:rPr>
            <w:noProof/>
            <w:webHidden/>
          </w:rPr>
          <w:t>54</w:t>
        </w:r>
        <w:r w:rsidR="00AE0959">
          <w:rPr>
            <w:noProof/>
            <w:webHidden/>
          </w:rPr>
          <w:fldChar w:fldCharType="end"/>
        </w:r>
      </w:hyperlink>
    </w:p>
    <w:p w14:paraId="4E59C785" w14:textId="0A0C4BAE"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1882768"/>
      <w:r>
        <w:lastRenderedPageBreak/>
        <w:t>Tabellenverzeichnis</w:t>
      </w:r>
      <w:bookmarkEnd w:id="3"/>
    </w:p>
    <w:p w14:paraId="29520727" w14:textId="34B8A8F6"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E0959">
          <w:rPr>
            <w:noProof/>
            <w:webHidden/>
          </w:rPr>
          <w:t>40</w:t>
        </w:r>
        <w:r w:rsidR="00AE0959">
          <w:rPr>
            <w:noProof/>
            <w:webHidden/>
          </w:rPr>
          <w:fldChar w:fldCharType="end"/>
        </w:r>
      </w:hyperlink>
    </w:p>
    <w:p w14:paraId="4AE93C69" w14:textId="29CF7F6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E0959">
          <w:rPr>
            <w:noProof/>
            <w:webHidden/>
          </w:rPr>
          <w:t>49</w:t>
        </w:r>
        <w:r w:rsidR="00AE0959">
          <w:rPr>
            <w:noProof/>
            <w:webHidden/>
          </w:rPr>
          <w:fldChar w:fldCharType="end"/>
        </w:r>
      </w:hyperlink>
    </w:p>
    <w:p w14:paraId="70BF5F6F" w14:textId="71AEB84A"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E0959">
          <w:rPr>
            <w:noProof/>
            <w:webHidden/>
          </w:rPr>
          <w:t>50</w:t>
        </w:r>
        <w:r w:rsidR="00AE0959">
          <w:rPr>
            <w:noProof/>
            <w:webHidden/>
          </w:rPr>
          <w:fldChar w:fldCharType="end"/>
        </w:r>
      </w:hyperlink>
    </w:p>
    <w:p w14:paraId="78BD169D" w14:textId="489F01D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09197774" w14:textId="53451D4C"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E0959">
          <w:rPr>
            <w:noProof/>
            <w:webHidden/>
          </w:rPr>
          <w:t>51</w:t>
        </w:r>
        <w:r w:rsidR="00AE0959">
          <w:rPr>
            <w:noProof/>
            <w:webHidden/>
          </w:rPr>
          <w:fldChar w:fldCharType="end"/>
        </w:r>
      </w:hyperlink>
    </w:p>
    <w:p w14:paraId="31085EB4" w14:textId="3E8F8B27"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2925F6C2" w14:textId="05CEC751"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E0959">
          <w:rPr>
            <w:noProof/>
            <w:webHidden/>
          </w:rPr>
          <w:t>53</w:t>
        </w:r>
        <w:r w:rsidR="00AE0959">
          <w:rPr>
            <w:noProof/>
            <w:webHidden/>
          </w:rPr>
          <w:fldChar w:fldCharType="end"/>
        </w:r>
      </w:hyperlink>
    </w:p>
    <w:p w14:paraId="30784260" w14:textId="0F42A2D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E0959">
          <w:rPr>
            <w:noProof/>
            <w:webHidden/>
          </w:rPr>
          <w:t>55</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1882769"/>
      <w:r>
        <w:lastRenderedPageBreak/>
        <w:t>C</w:t>
      </w:r>
      <w:r w:rsidR="00696D95">
        <w:t>odeverzeichnis</w:t>
      </w:r>
      <w:bookmarkEnd w:id="4"/>
    </w:p>
    <w:p w14:paraId="557D7CB4" w14:textId="6652A132" w:rsidR="00AE095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1882827" w:history="1">
        <w:r w:rsidRPr="00B52F64">
          <w:rPr>
            <w:rStyle w:val="Hyperlink"/>
            <w:noProof/>
          </w:rPr>
          <w:t>Code  1: Stratifizierte Aufteilung der Sequenzen in Trainings- und Testdaten</w:t>
        </w:r>
        <w:r>
          <w:rPr>
            <w:noProof/>
            <w:webHidden/>
          </w:rPr>
          <w:tab/>
        </w:r>
        <w:r>
          <w:rPr>
            <w:noProof/>
            <w:webHidden/>
          </w:rPr>
          <w:fldChar w:fldCharType="begin"/>
        </w:r>
        <w:r>
          <w:rPr>
            <w:noProof/>
            <w:webHidden/>
          </w:rPr>
          <w:instrText xml:space="preserve"> PAGEREF _Toc141882827 \h </w:instrText>
        </w:r>
        <w:r>
          <w:rPr>
            <w:noProof/>
            <w:webHidden/>
          </w:rPr>
        </w:r>
        <w:r>
          <w:rPr>
            <w:noProof/>
            <w:webHidden/>
          </w:rPr>
          <w:fldChar w:fldCharType="separate"/>
        </w:r>
        <w:r>
          <w:rPr>
            <w:noProof/>
            <w:webHidden/>
          </w:rPr>
          <w:t>48</w:t>
        </w:r>
        <w:r>
          <w:rPr>
            <w:noProof/>
            <w:webHidden/>
          </w:rPr>
          <w:fldChar w:fldCharType="end"/>
        </w:r>
      </w:hyperlink>
    </w:p>
    <w:p w14:paraId="047A0B21" w14:textId="4A25DBC8" w:rsidR="00AE0959" w:rsidRPr="00AE0959" w:rsidRDefault="00AE0959" w:rsidP="00AE0959">
      <w:r>
        <w:fldChar w:fldCharType="end"/>
      </w:r>
    </w:p>
    <w:p w14:paraId="11E2B68D" w14:textId="77777777" w:rsidR="00696D95" w:rsidRDefault="00696D95" w:rsidP="00696D95">
      <w:pPr>
        <w:pStyle w:val="berschrift1"/>
        <w:numPr>
          <w:ilvl w:val="0"/>
          <w:numId w:val="0"/>
        </w:numPr>
      </w:pPr>
      <w:bookmarkStart w:id="5" w:name="_Toc141882770"/>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1106F6" w:rsidRDefault="002B4972" w:rsidP="00632428">
      <w:pPr>
        <w:tabs>
          <w:tab w:val="left" w:pos="2127"/>
        </w:tabs>
      </w:pPr>
      <w:r w:rsidRPr="001106F6">
        <w:t>FFN</w:t>
      </w:r>
      <w:r w:rsidRPr="001106F6">
        <w:tab/>
        <w:t>Feed-Forward-Netz</w:t>
      </w:r>
    </w:p>
    <w:p w14:paraId="1F733A0D" w14:textId="0AB52C13" w:rsidR="008E49AD" w:rsidRPr="001106F6" w:rsidRDefault="008E49AD" w:rsidP="00632428">
      <w:pPr>
        <w:tabs>
          <w:tab w:val="left" w:pos="2127"/>
        </w:tabs>
        <w:jc w:val="left"/>
      </w:pPr>
      <w:r w:rsidRPr="001106F6">
        <w:t>GNSS</w:t>
      </w:r>
      <w:r w:rsidRPr="001106F6">
        <w:tab/>
      </w:r>
      <w:r w:rsidR="00B91010" w:rsidRPr="001106F6">
        <w:t>G</w:t>
      </w:r>
      <w:r w:rsidRPr="001106F6">
        <w:t xml:space="preserve">lobal </w:t>
      </w:r>
      <w:r w:rsidR="00B91010" w:rsidRPr="001106F6">
        <w:t>N</w:t>
      </w:r>
      <w:r w:rsidRPr="001106F6">
        <w:t xml:space="preserve">avigation </w:t>
      </w:r>
      <w:r w:rsidR="00B91010" w:rsidRPr="001106F6">
        <w:t>S</w:t>
      </w:r>
      <w:r w:rsidRPr="001106F6">
        <w:t xml:space="preserve">atellite </w:t>
      </w:r>
      <w:r w:rsidR="00B91010" w:rsidRPr="001106F6">
        <w:t>S</w:t>
      </w:r>
      <w:r w:rsidRPr="001106F6">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proofErr w:type="spellStart"/>
      <w:r w:rsidRPr="001C6F59">
        <w:rPr>
          <w:lang w:val="en-GB"/>
        </w:rPr>
        <w:t>ReLU</w:t>
      </w:r>
      <w:proofErr w:type="spellEnd"/>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41882771"/>
      <w:r>
        <w:lastRenderedPageBreak/>
        <w:t>Einleitung</w:t>
      </w:r>
      <w:bookmarkEnd w:id="6"/>
    </w:p>
    <w:p w14:paraId="393B043B" w14:textId="356F416E" w:rsidR="00801569" w:rsidRDefault="00C04DDC" w:rsidP="0078062F">
      <w:pPr>
        <w:pStyle w:val="berschrift2"/>
      </w:pPr>
      <w:bookmarkStart w:id="7" w:name="_Toc141882772"/>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41882773"/>
      <w:r w:rsidR="00900171">
        <w:t>Motivation und Zielsetzung</w:t>
      </w:r>
      <w:bookmarkEnd w:id="8"/>
    </w:p>
    <w:p w14:paraId="6C8E495D" w14:textId="5D317415"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wMlQxODowMzozM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41882774"/>
      <w:r w:rsidRPr="00AB0677">
        <w:lastRenderedPageBreak/>
        <w:t>Aufbau der Arbeit</w:t>
      </w:r>
      <w:bookmarkEnd w:id="9"/>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41882775"/>
      <w:r>
        <w:lastRenderedPageBreak/>
        <w:t>Theoretischer Hintergrund</w:t>
      </w:r>
      <w:bookmarkEnd w:id="10"/>
    </w:p>
    <w:p w14:paraId="0E5E1EAF" w14:textId="77777777" w:rsidR="00C057EC" w:rsidRDefault="00C057EC" w:rsidP="00C057EC">
      <w:pPr>
        <w:pStyle w:val="berschrift2"/>
      </w:pPr>
      <w:bookmarkStart w:id="11" w:name="_Toc141882776"/>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3498A9FC" w:rsidR="00796B9D" w:rsidRPr="00796B9D" w:rsidRDefault="00796B9D" w:rsidP="00796B9D">
      <w:pPr>
        <w:pStyle w:val="Beschriftung"/>
        <w:jc w:val="center"/>
      </w:pPr>
      <w:bookmarkStart w:id="12" w:name="_Toc141882828"/>
      <w:r w:rsidRPr="00796B9D">
        <w:t xml:space="preserve">Abb.  </w:t>
      </w:r>
      <w:fldSimple w:instr=" SEQ Abb._ \* ARABIC ">
        <w:r w:rsidR="00CD27B6">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AyVDE4OjAzOjMx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41882777"/>
      <w:r>
        <w:t>Map-Matching</w:t>
      </w:r>
      <w:bookmarkEnd w:id="13"/>
    </w:p>
    <w:p w14:paraId="67B2D622" w14:textId="318CDC2E"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7052BB5C" w:rsidR="006062C0" w:rsidRDefault="006062C0" w:rsidP="006062C0">
      <w:pPr>
        <w:pStyle w:val="Beschriftung"/>
        <w:jc w:val="center"/>
      </w:pPr>
      <w:bookmarkStart w:id="14" w:name="_Toc141882829"/>
      <w:r>
        <w:t xml:space="preserve">Abb.  </w:t>
      </w:r>
      <w:fldSimple w:instr=" SEQ Abb._ \* ARABIC ">
        <w:r w:rsidR="00CD27B6">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63407FD1"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332E5EB" w:rsidR="006E78A5" w:rsidRDefault="008119A8" w:rsidP="008119A8">
      <w:pPr>
        <w:pStyle w:val="Beschriftung"/>
        <w:jc w:val="center"/>
      </w:pPr>
      <w:bookmarkStart w:id="15" w:name="_Toc141882830"/>
      <w:r>
        <w:t xml:space="preserve">Abb.  </w:t>
      </w:r>
      <w:fldSimple w:instr=" SEQ Abb._ \* ARABIC ">
        <w:r w:rsidR="00CD27B6">
          <w:rPr>
            <w:noProof/>
          </w:rPr>
          <w:t>3</w:t>
        </w:r>
      </w:fldSimple>
      <w:r>
        <w:t>: GNSS-Punkte und zugehörige Kandidaten</w:t>
      </w:r>
      <w:bookmarkEnd w:id="15"/>
    </w:p>
    <w:p w14:paraId="74A8DB0B" w14:textId="77777777" w:rsidR="008119A8" w:rsidRDefault="008119A8" w:rsidP="008119A8"/>
    <w:p w14:paraId="4E0AE37A" w14:textId="4F820B56"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0F90DF4" w:rsidR="00D96721" w:rsidRDefault="00D96721" w:rsidP="00D96721">
      <w:pPr>
        <w:pStyle w:val="Beschriftung"/>
        <w:jc w:val="center"/>
      </w:pPr>
      <w:bookmarkStart w:id="16" w:name="_Toc141882831"/>
      <w:r>
        <w:t xml:space="preserve">Abb.  </w:t>
      </w:r>
      <w:fldSimple w:instr=" SEQ Abb._ \* ARABIC ">
        <w:r w:rsidR="00CD27B6">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2F422860"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wMlQxODowMz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1D19B06D"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wMlQxODowMzozM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41882778"/>
      <w:r>
        <w:t>Maschinelles Lernen</w:t>
      </w:r>
      <w:r w:rsidR="00441254">
        <w:t xml:space="preserve"> und Klassifikation</w:t>
      </w:r>
      <w:bookmarkEnd w:id="17"/>
    </w:p>
    <w:p w14:paraId="47D94C01" w14:textId="5FEED490"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JUMTg6MDM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E59474A"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JUMTg6MDM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0DDCE64A"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DJUMTg6MDM6MzE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41882779"/>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41882780"/>
      <w:r>
        <w:t>Support Vector Machine</w:t>
      </w:r>
      <w:bookmarkEnd w:id="19"/>
    </w:p>
    <w:p w14:paraId="023D4D43" w14:textId="2843D4EF"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wMlQxODowMz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32A7F13E" w:rsidR="00B6031F" w:rsidRDefault="009F0580" w:rsidP="009F0580">
      <w:pPr>
        <w:pStyle w:val="Beschriftung"/>
        <w:jc w:val="center"/>
      </w:pPr>
      <w:bookmarkStart w:id="20" w:name="_Toc141882832"/>
      <w:r>
        <w:t xml:space="preserve">Abb.  </w:t>
      </w:r>
      <w:fldSimple w:instr=" SEQ Abb._ \* ARABIC ">
        <w:r w:rsidR="00CD27B6">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4C5760B5"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wMlQxODowMz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914461"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5745F74" w:rsidR="00520A4B" w:rsidRDefault="00520A4B" w:rsidP="00520A4B">
      <w:pPr>
        <w:pStyle w:val="Beschriftung"/>
        <w:jc w:val="center"/>
      </w:pPr>
      <w:bookmarkStart w:id="21" w:name="_Toc141882833"/>
      <w:r>
        <w:t xml:space="preserve">Abb.  </w:t>
      </w:r>
      <w:fldSimple w:instr=" SEQ Abb._ \* ARABIC ">
        <w:r w:rsidR="00CD27B6">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2EDE4C44"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AyVDE4OjAzOjM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0FFD19B9" w:rsidR="00520A4B" w:rsidRDefault="00C16593" w:rsidP="00C16593">
      <w:pPr>
        <w:pStyle w:val="Beschriftung"/>
        <w:jc w:val="center"/>
      </w:pPr>
      <w:bookmarkStart w:id="22" w:name="_Toc141882834"/>
      <w:r>
        <w:t xml:space="preserve">Abb.  </w:t>
      </w:r>
      <w:fldSimple w:instr=" SEQ Abb._ \* ARABIC ">
        <w:r w:rsidR="00CD27B6">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4979C5D0"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41882781"/>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661DC83F" w:rsidR="00822681" w:rsidRDefault="00D1594F" w:rsidP="00D1594F">
      <w:pPr>
        <w:pStyle w:val="Beschriftung"/>
        <w:jc w:val="center"/>
      </w:pPr>
      <w:bookmarkStart w:id="24" w:name="_Toc141882835"/>
      <w:r>
        <w:t xml:space="preserve">Abb.  </w:t>
      </w:r>
      <w:fldSimple w:instr=" SEQ Abb._ \* ARABIC ">
        <w:r w:rsidR="00CD27B6">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6896C4B7"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 xml:space="preserve">Classification and Regression </w:t>
      </w:r>
      <w:proofErr w:type="spellStart"/>
      <w:r w:rsidRPr="00186FCF">
        <w:rPr>
          <w:i/>
          <w:iCs/>
        </w:rPr>
        <w:t>Tree</w:t>
      </w:r>
      <w:proofErr w:type="spellEnd"/>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50EEF653"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5" w:name="_Toc141882782"/>
      <w:r>
        <w:t xml:space="preserve">Sequenzielle </w:t>
      </w:r>
      <w:r w:rsidR="00441254">
        <w:t xml:space="preserve">Klassifikation mit </w:t>
      </w:r>
      <w:r w:rsidR="00C057EC">
        <w:t>Künstlichen N</w:t>
      </w:r>
      <w:r w:rsidR="00441254">
        <w:t>euronalen Netzen</w:t>
      </w:r>
      <w:bookmarkEnd w:id="25"/>
    </w:p>
    <w:p w14:paraId="3604230C" w14:textId="2EFD3C68"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6" w:name="_Toc141882783"/>
      <w:r>
        <w:t xml:space="preserve">Aufbau </w:t>
      </w:r>
      <w:r w:rsidR="00A84C04">
        <w:t>eines künstlichen Neuronalen Netzes</w:t>
      </w:r>
      <w:bookmarkEnd w:id="26"/>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637D368E" w:rsidR="006815C8" w:rsidRDefault="00AB1EB5" w:rsidP="00F8752C">
      <w:pPr>
        <w:pStyle w:val="Beschriftung"/>
        <w:jc w:val="center"/>
      </w:pPr>
      <w:bookmarkStart w:id="27" w:name="_Toc141882836"/>
      <w:r>
        <w:t xml:space="preserve">Abb.  </w:t>
      </w:r>
      <w:fldSimple w:instr=" SEQ Abb._ \* ARABIC ">
        <w:r w:rsidR="00CD27B6">
          <w:rPr>
            <w:noProof/>
          </w:rPr>
          <w:t>9</w:t>
        </w:r>
      </w:fldSimple>
      <w:r>
        <w:t>: Aufbau eines Künstlichen Neuronalen Netzes</w:t>
      </w:r>
      <w:bookmarkEnd w:id="27"/>
    </w:p>
    <w:p w14:paraId="316F7E04" w14:textId="77777777" w:rsidR="00923988" w:rsidRDefault="00923988" w:rsidP="00923988"/>
    <w:p w14:paraId="223800B4" w14:textId="5494BFE6"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7BF4B3B3"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 xml:space="preserve">Hidden </w:t>
      </w:r>
      <w:proofErr w:type="spellStart"/>
      <w:r w:rsidR="0028434C" w:rsidRPr="0028434C">
        <w:rPr>
          <w:i/>
          <w:iCs/>
        </w:rPr>
        <w:t>Layers</w:t>
      </w:r>
      <w:proofErr w:type="spellEnd"/>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 xml:space="preserve">Deep </w:t>
      </w:r>
      <w:proofErr w:type="spellStart"/>
      <w:r w:rsidR="0083610B" w:rsidRPr="0083610B">
        <w:rPr>
          <w:i/>
          <w:iCs/>
        </w:rPr>
        <w:t>Neural</w:t>
      </w:r>
      <w:proofErr w:type="spellEnd"/>
      <w:r w:rsidR="0083610B" w:rsidRPr="0083610B">
        <w:rPr>
          <w:i/>
          <w:iCs/>
        </w:rPr>
        <w:t xml:space="preserve">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41882784"/>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7D8DDFEA" w:rsidR="00054947" w:rsidRDefault="00322851" w:rsidP="00322851">
      <w:pPr>
        <w:pStyle w:val="Beschriftung"/>
        <w:jc w:val="center"/>
      </w:pPr>
      <w:bookmarkStart w:id="29" w:name="_Toc141882837"/>
      <w:r>
        <w:t xml:space="preserve">Abb.  </w:t>
      </w:r>
      <w:fldSimple w:instr=" SEQ Abb._ \* ARABIC ">
        <w:r w:rsidR="00CD27B6">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1B89CB63"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0DC6D17C"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6E43A8D" w:rsidR="00255C76" w:rsidRDefault="001E6441" w:rsidP="001E6441">
      <w:pPr>
        <w:pStyle w:val="Beschriftung"/>
        <w:jc w:val="center"/>
      </w:pPr>
      <w:bookmarkStart w:id="30" w:name="_Toc141882838"/>
      <w:r>
        <w:t xml:space="preserve">Abb.  </w:t>
      </w:r>
      <w:fldSimple w:instr=" SEQ Abb._ \* ARABIC ">
        <w:r w:rsidR="00CD27B6">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6C4DABE9"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1" w:name="_Toc141882785"/>
      <w:r>
        <w:lastRenderedPageBreak/>
        <w:t>Training neuronaler Netze</w:t>
      </w:r>
      <w:r w:rsidR="00DE3F6A">
        <w:t>: Backpropagation und Early-</w:t>
      </w:r>
      <w:proofErr w:type="spellStart"/>
      <w:r w:rsidR="00DE3F6A">
        <w:t>Stopping</w:t>
      </w:r>
      <w:bookmarkEnd w:id="31"/>
      <w:proofErr w:type="spellEnd"/>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6E48234F"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E2C34AF" w:rsidR="00CB4503" w:rsidRDefault="00355197" w:rsidP="00355197">
      <w:pPr>
        <w:pStyle w:val="Beschriftung"/>
        <w:jc w:val="center"/>
      </w:pPr>
      <w:bookmarkStart w:id="32" w:name="_Toc141882839"/>
      <w:r>
        <w:t xml:space="preserve">Abb.  </w:t>
      </w:r>
      <w:fldSimple w:instr=" SEQ Abb._ \* ARABIC ">
        <w:r w:rsidR="00CD27B6">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cm9ncmFtbWVyc291Z2h0LmNvbS9hcnRpY2xlLzM1MDczODg2NzkvIiwiVXJpU3RyaW5nIjoiaHR0cHM6Ly93d3cucHJvZ3JhbW1lcnNvdWdodC5jb20vYXJ0aWNsZS8zNTA3Mzg4Njc5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}</w:instrText>
          </w:r>
          <w:r w:rsidR="00397052">
            <w:fldChar w:fldCharType="separate"/>
          </w:r>
          <w:r w:rsidR="00397052">
            <w:t>[16]</w:t>
          </w:r>
          <w:r w:rsidR="00397052">
            <w:fldChar w:fldCharType="end"/>
          </w:r>
        </w:sdtContent>
      </w:sdt>
      <w:bookmarkEnd w:id="32"/>
    </w:p>
    <w:p w14:paraId="43A3653F" w14:textId="77777777" w:rsidR="006E2605" w:rsidRDefault="006E2605" w:rsidP="006E2605"/>
    <w:p w14:paraId="47A28654" w14:textId="7C3E5798"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41B183B8"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w:t>
      </w:r>
      <w:proofErr w:type="spellStart"/>
      <w:r w:rsidRPr="008A190D">
        <w:rPr>
          <w:i/>
          <w:iCs/>
        </w:rPr>
        <w:t>Stopping</w:t>
      </w:r>
      <w:proofErr w:type="spellEnd"/>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3" w:name="_Toc141882786"/>
      <w:r>
        <w:t>Rekurrente Neuronale Netze</w:t>
      </w:r>
      <w:bookmarkEnd w:id="33"/>
    </w:p>
    <w:p w14:paraId="394CA2EE" w14:textId="05A2AD7D"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8946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IwMmYuXSJ9XX0sIlRhZyI6IkNpdGF2aVBsYWNlaG9sZGVyI2E1M2FmNGFlLTg0NDctNGNiNS05NjIzLTE1ZWNhNzM2ZDNlZiIsIlRleHQiOiJbMTUsIFMuIDIwMmYuXSIsIldBSVZlcnNpb24iOiI2LjE0LjAuMCJ9}</w:instrText>
          </w:r>
          <w:r w:rsidR="0089463B">
            <w:fldChar w:fldCharType="separate"/>
          </w:r>
          <w:r w:rsidR="0089463B">
            <w:t>[15, S. 202f.]</w:t>
          </w:r>
          <w:r w:rsidR="0089463B">
            <w:fldChar w:fldCharType="end"/>
          </w:r>
        </w:sdtContent>
      </w:sdt>
      <w:r w:rsidR="0048400C">
        <w:t xml:space="preserve">. </w:t>
      </w:r>
    </w:p>
    <w:p w14:paraId="1004C39C" w14:textId="0809837A"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3983FD12" w:rsidR="00DD6DFC" w:rsidRDefault="00DD6DFC" w:rsidP="00DD6DFC">
      <w:pPr>
        <w:pStyle w:val="Beschriftung"/>
        <w:jc w:val="center"/>
      </w:pPr>
      <w:bookmarkStart w:id="34" w:name="_Toc141882840"/>
      <w:r>
        <w:t xml:space="preserve">Abb.  </w:t>
      </w:r>
      <w:fldSimple w:instr=" SEQ Abb._ \* ARABIC ">
        <w:r w:rsidR="00CD27B6">
          <w:rPr>
            <w:noProof/>
          </w:rPr>
          <w:t>13</w:t>
        </w:r>
      </w:fldSimple>
      <w:r>
        <w:t xml:space="preserve">: </w:t>
      </w:r>
      <w:r w:rsidR="00A8458B">
        <w:t>Gedächtniszelle: statisch und über die Zeit aufgerollt</w:t>
      </w:r>
      <w:bookmarkEnd w:id="34"/>
    </w:p>
    <w:p w14:paraId="10305F36" w14:textId="77777777" w:rsidR="00DD6DFC" w:rsidRDefault="00DD6DFC" w:rsidP="00DD6DFC"/>
    <w:p w14:paraId="09FEC724" w14:textId="6F7C11BB" w:rsidR="00D62C99" w:rsidRDefault="00D8761F" w:rsidP="00274622">
      <w:r>
        <w:t xml:space="preserve">Grundsätzlich kann man RNNs entsprechend ihrer Ausgabe in zwei Kategorien einteilen. RNNs, welche basierend auf der Eingabesequenz selbst eine Sequenz ausgeben, werden </w:t>
      </w:r>
      <w:proofErr w:type="spellStart"/>
      <w:r w:rsidRPr="00D8761F">
        <w:rPr>
          <w:i/>
          <w:iCs/>
        </w:rPr>
        <w:t>Sequence-To-Sequence</w:t>
      </w:r>
      <w:proofErr w:type="spellEnd"/>
      <w:r w:rsidRPr="00D8761F">
        <w:rPr>
          <w:i/>
          <w:iCs/>
        </w:rPr>
        <w:t xml:space="preserv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proofErr w:type="spellStart"/>
      <w:r w:rsidRPr="00D8761F">
        <w:rPr>
          <w:i/>
          <w:iCs/>
        </w:rPr>
        <w:t>Sequence</w:t>
      </w:r>
      <w:proofErr w:type="spellEnd"/>
      <w:r w:rsidRPr="00D8761F">
        <w:rPr>
          <w:i/>
          <w:iCs/>
        </w:rPr>
        <w:t>-</w:t>
      </w:r>
      <w:proofErr w:type="spellStart"/>
      <w:r w:rsidRPr="00D8761F">
        <w:rPr>
          <w:i/>
          <w:iCs/>
        </w:rPr>
        <w:t>To</w:t>
      </w:r>
      <w:proofErr w:type="spellEnd"/>
      <w:r w:rsidRPr="00D8761F">
        <w:rPr>
          <w:i/>
          <w:iCs/>
        </w:rPr>
        <w:t>-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499BC162" w:rsidR="00CD27B6" w:rsidRPr="00FF3198" w:rsidRDefault="00CD27B6" w:rsidP="00CD27B6">
      <w:pPr>
        <w:pStyle w:val="Beschriftung"/>
        <w:jc w:val="center"/>
        <w:rPr>
          <w:lang w:val="en-GB"/>
        </w:rPr>
      </w:pPr>
      <w:bookmarkStart w:id="35" w:name="_Toc141882841"/>
      <w:r w:rsidRPr="00FF3198">
        <w:rPr>
          <w:lang w:val="en-GB"/>
        </w:rPr>
        <w:t xml:space="preserve">Abb.  </w:t>
      </w:r>
      <w:r>
        <w:fldChar w:fldCharType="begin"/>
      </w:r>
      <w:r w:rsidRPr="00FF3198">
        <w:rPr>
          <w:lang w:val="en-GB"/>
        </w:rPr>
        <w:instrText xml:space="preserve"> SEQ Abb._ \* ARABIC </w:instrText>
      </w:r>
      <w:r>
        <w:fldChar w:fldCharType="separate"/>
      </w:r>
      <w:r w:rsidRPr="00FF3198">
        <w:rPr>
          <w:noProof/>
          <w:lang w:val="en-GB"/>
        </w:rPr>
        <w:t>14</w:t>
      </w:r>
      <w:r>
        <w:fldChar w:fldCharType="end"/>
      </w:r>
      <w:r w:rsidRPr="00FF3198">
        <w:rPr>
          <w:lang w:val="en-GB"/>
        </w:rPr>
        <w:t>: Sequence-To-Sequence und Sequence-To-Vector RNN</w:t>
      </w:r>
      <w:bookmarkEnd w:id="35"/>
    </w:p>
    <w:p w14:paraId="05381F0A" w14:textId="14782492" w:rsidR="00274622" w:rsidRPr="00EF632E" w:rsidRDefault="00D62C99" w:rsidP="00274622">
      <w:pPr>
        <w:pStyle w:val="berschrift3"/>
        <w:rPr>
          <w:color w:val="FF0000"/>
        </w:rPr>
      </w:pPr>
      <w:bookmarkStart w:id="36" w:name="_Toc141882787"/>
      <w:r w:rsidRPr="00EF632E">
        <w:rPr>
          <w:color w:val="FF0000"/>
        </w:rPr>
        <w:t>LSTM-Zellen</w:t>
      </w:r>
      <w:bookmarkEnd w:id="36"/>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7" w:name="_Toc141882788"/>
      <w:r>
        <w:t xml:space="preserve">Bewertungsmaße für </w:t>
      </w:r>
      <w:r w:rsidR="00B33723">
        <w:t>Klassifikatoren</w:t>
      </w:r>
      <w:bookmarkEnd w:id="37"/>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8" w:name="_Toc141882789"/>
      <w:r>
        <w:t>Konfusionsmatrizen</w:t>
      </w:r>
      <w:bookmarkEnd w:id="38"/>
    </w:p>
    <w:p w14:paraId="4AC81543" w14:textId="277F7D28"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35EFFACF" w:rsidR="00A717E6" w:rsidRDefault="00F400BA" w:rsidP="00A717E6">
      <w:pPr>
        <w:pStyle w:val="Beschriftung"/>
        <w:jc w:val="center"/>
      </w:pPr>
      <w:bookmarkStart w:id="39" w:name="_Toc141882842"/>
      <w:r w:rsidRPr="00F400BA">
        <w:t xml:space="preserve">Abb.  </w:t>
      </w:r>
      <w:fldSimple w:instr=" SEQ Abb._ \* ARABIC ">
        <w:r w:rsidR="00CD27B6">
          <w:rPr>
            <w:noProof/>
          </w:rPr>
          <w:t>15</w:t>
        </w:r>
      </w:fldSimple>
      <w:r w:rsidRPr="00F400BA">
        <w:t>: Beispiel für eine</w:t>
      </w:r>
      <w:r w:rsidR="00A717E6">
        <w:t xml:space="preserve"> zweiklassige</w:t>
      </w:r>
      <w:r w:rsidRPr="00F400BA">
        <w:t xml:space="preserve"> Konfusionsmatrix</w:t>
      </w:r>
      <w:r w:rsidR="00796B9D">
        <w:t>; eigene Abbildung</w:t>
      </w:r>
      <w:bookmarkEnd w:id="39"/>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0" w:name="_Toc141882790"/>
      <w:r>
        <w:t>Accuracy</w:t>
      </w:r>
      <w:r w:rsidR="008824CA">
        <w:t xml:space="preserve"> / Genauigkeit</w:t>
      </w:r>
      <w:bookmarkEnd w:id="4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1" w:name="_Toc141882791"/>
      <w:r>
        <w:t>Precision</w:t>
      </w:r>
      <w:r w:rsidR="008824CA">
        <w:t xml:space="preserve"> / Relevanz</w:t>
      </w:r>
      <w:bookmarkEnd w:id="41"/>
    </w:p>
    <w:p w14:paraId="4C202A1E" w14:textId="7DEDA2B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2" w:name="_Toc141882792"/>
      <w:r>
        <w:t>Recall</w:t>
      </w:r>
      <w:r w:rsidR="008824CA">
        <w:t xml:space="preserve"> / Sensitivität</w:t>
      </w:r>
      <w:bookmarkEnd w:id="42"/>
    </w:p>
    <w:p w14:paraId="418D17DA" w14:textId="711CB145"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3" w:name="_Toc141882793"/>
      <w:r>
        <w:t>F1-Score</w:t>
      </w:r>
      <w:bookmarkEnd w:id="43"/>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4BD8674A"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4" w:name="_Toc141882794"/>
      <w:r>
        <w:t>Eingesetzte Technologien</w:t>
      </w:r>
      <w:r w:rsidR="00314435">
        <w:t xml:space="preserve"> und Frameworks</w:t>
      </w:r>
      <w:bookmarkEnd w:id="44"/>
    </w:p>
    <w:p w14:paraId="0D173BF6" w14:textId="1AC15CE0" w:rsidR="00196168" w:rsidRDefault="00196168" w:rsidP="00196168">
      <w:pPr>
        <w:pStyle w:val="berschrift3"/>
      </w:pPr>
      <w:bookmarkStart w:id="45" w:name="_Toc141882795"/>
      <w:r>
        <w:t xml:space="preserve">Valhalla Map-Matching </w:t>
      </w:r>
      <w:r w:rsidR="00F5326B">
        <w:t>Service</w:t>
      </w:r>
      <w:bookmarkEnd w:id="45"/>
    </w:p>
    <w:p w14:paraId="11F2908D" w14:textId="4A44877D"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yVDE4OjAz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471255"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6" w:name="_Toc141882796"/>
      <w:r>
        <w:t>Python</w:t>
      </w:r>
      <w:bookmarkEnd w:id="46"/>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7" w:name="_Toc141882797"/>
      <w:r>
        <w:lastRenderedPageBreak/>
        <w:t>s</w:t>
      </w:r>
      <w:r w:rsidR="00631245">
        <w:t>cikit</w:t>
      </w:r>
      <w:r w:rsidR="00A63ABB">
        <w:t>-l</w:t>
      </w:r>
      <w:r w:rsidR="00631245">
        <w:t>earn</w:t>
      </w:r>
      <w:bookmarkEnd w:id="47"/>
    </w:p>
    <w:p w14:paraId="5C26D384" w14:textId="7EB58A0C"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2568AB">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AyVDE4OjAz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8" w:name="_Toc141882798"/>
      <w:r>
        <w:lastRenderedPageBreak/>
        <w:t xml:space="preserve">Keras und </w:t>
      </w:r>
      <w:r w:rsidR="00551F6C">
        <w:t>Tensor</w:t>
      </w:r>
      <w:r w:rsidR="00F77FEB">
        <w:t>F</w:t>
      </w:r>
      <w:r w:rsidR="00551F6C">
        <w:t>low</w:t>
      </w:r>
      <w:bookmarkEnd w:id="48"/>
      <w:r w:rsidR="00551F6C">
        <w:t xml:space="preserve"> </w:t>
      </w:r>
    </w:p>
    <w:p w14:paraId="022303AD" w14:textId="3409448D"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5AC1970A"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wMlQxODowMz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7B9B379C"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VdIn1dfSwiVGFnIjoiQ2l0YXZpUGxhY2Vob2xkZXIjMTYxYWY5YTMtOTYzNS00MzJiLWE5ZGMtZWYxOGJjYzVjOGQyIiwiVGV4dCI6IlsyNV0iLCJXQUlWZXJzaW9uIjoiNi4xNC4wLjAifQ==}</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9" w:name="_Toc141882799"/>
      <w:r>
        <w:lastRenderedPageBreak/>
        <w:t>Verwandte Arbeiten</w:t>
      </w:r>
      <w:bookmarkEnd w:id="49"/>
    </w:p>
    <w:p w14:paraId="4FEE14B4" w14:textId="7E7A9551" w:rsidR="00BD43D5" w:rsidRDefault="00BD43D5" w:rsidP="00BD43D5">
      <w:pPr>
        <w:pStyle w:val="berschrift2"/>
      </w:pPr>
      <w:bookmarkStart w:id="50" w:name="_Toc141882800"/>
      <w:r>
        <w:t xml:space="preserve">Vorangegangene </w:t>
      </w:r>
      <w:r w:rsidR="00B76819">
        <w:t>Abschlussarbeiten</w:t>
      </w:r>
      <w:bookmarkEnd w:id="50"/>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1" w:name="_Toc14188280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1"/>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2" w:name="_Toc141882802"/>
      <w:r w:rsidRPr="00BD1E9C">
        <w:rPr>
          <w:lang w:val="en-GB"/>
        </w:rPr>
        <w:t>Vehicle Classification using GPS Data</w:t>
      </w:r>
      <w:bookmarkEnd w:id="52"/>
    </w:p>
    <w:p w14:paraId="09D914EE" w14:textId="523E185A"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3" w:name="_Toc141882803"/>
      <w:r>
        <w:lastRenderedPageBreak/>
        <w:t>Datengrundlage</w:t>
      </w:r>
      <w:bookmarkEnd w:id="53"/>
    </w:p>
    <w:p w14:paraId="3777B2A0" w14:textId="422E78F9" w:rsidR="00F2088B" w:rsidRPr="00F2088B" w:rsidRDefault="00D65AC9" w:rsidP="00F2088B">
      <w:pPr>
        <w:pStyle w:val="berschrift2"/>
      </w:pPr>
      <w:bookmarkStart w:id="54" w:name="_Toc141882804"/>
      <w:r>
        <w:t>Anforderungen</w:t>
      </w:r>
      <w:bookmarkEnd w:id="54"/>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5" w:name="_Toc141882805"/>
      <w:r>
        <w:t>Datengewinnung</w:t>
      </w:r>
      <w:bookmarkEnd w:id="55"/>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proofErr w:type="spellStart"/>
            <w:r w:rsidRPr="00107650">
              <w:rPr>
                <w:rStyle w:val="Code"/>
              </w:rPr>
              <w:t>idx</w:t>
            </w:r>
            <w:proofErr w:type="spellEnd"/>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proofErr w:type="spellStart"/>
            <w:r w:rsidRPr="00107650">
              <w:rPr>
                <w:rStyle w:val="Code"/>
              </w:rPr>
              <w:lastRenderedPageBreak/>
              <w:t>accuracy</w:t>
            </w:r>
            <w:proofErr w:type="spellEnd"/>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74B5F9FD" w:rsidR="00383126" w:rsidRPr="00000B88" w:rsidRDefault="004C2B20" w:rsidP="004C2B20">
      <w:pPr>
        <w:pStyle w:val="Beschriftung"/>
        <w:jc w:val="center"/>
      </w:pPr>
      <w:bookmarkStart w:id="56" w:name="_Toc141882850"/>
      <w:r>
        <w:t xml:space="preserve">Tab.  </w:t>
      </w:r>
      <w:fldSimple w:instr=" SEQ Tab._ \* ARABIC ">
        <w:r w:rsidR="004B46A7">
          <w:rPr>
            <w:noProof/>
          </w:rPr>
          <w:t>1</w:t>
        </w:r>
      </w:fldSimple>
      <w:r>
        <w:t>: Spalten der von MotionTrace erzeugten csv-Dateien</w:t>
      </w:r>
      <w:r w:rsidR="00DD20EA">
        <w:t xml:space="preserve"> (Rohaufnahmen)</w:t>
      </w:r>
      <w:bookmarkEnd w:id="56"/>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2086054C">
            <wp:extent cx="1691525" cy="3665866"/>
            <wp:effectExtent l="95250" t="95250" r="80645" b="8699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00162" cy="368458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65161AB6" w:rsidR="007F2979" w:rsidRPr="007F2979" w:rsidRDefault="00CC3C71" w:rsidP="006A2E5D">
      <w:pPr>
        <w:pStyle w:val="Beschriftung"/>
        <w:jc w:val="center"/>
      </w:pPr>
      <w:bookmarkStart w:id="57" w:name="_Toc141882843"/>
      <w:r>
        <w:t xml:space="preserve">Abb.  </w:t>
      </w:r>
      <w:fldSimple w:instr=" SEQ Abb._ \* ARABIC ">
        <w:r w:rsidR="00CD27B6">
          <w:rPr>
            <w:noProof/>
          </w:rPr>
          <w:t>16</w:t>
        </w:r>
      </w:fldSimple>
      <w:r>
        <w:t>: Screenshot der MotionTrace-App</w:t>
      </w:r>
      <w:bookmarkEnd w:id="57"/>
    </w:p>
    <w:p w14:paraId="28C239E6" w14:textId="6DC2D77C" w:rsidR="00F2088B" w:rsidRDefault="00F2088B" w:rsidP="00F2088B">
      <w:pPr>
        <w:pStyle w:val="berschrift2"/>
      </w:pPr>
      <w:bookmarkStart w:id="58" w:name="_Toc141882806"/>
      <w:r>
        <w:t>Be</w:t>
      </w:r>
      <w:r w:rsidR="00760AAA">
        <w:t>trachtung</w:t>
      </w:r>
      <w:r>
        <w:t xml:space="preserve"> de</w:t>
      </w:r>
      <w:r w:rsidR="00E20F0B">
        <w:t xml:space="preserve">r </w:t>
      </w:r>
      <w:r w:rsidR="00281A17">
        <w:t>Ausgangsdaten</w:t>
      </w:r>
      <w:r w:rsidR="00577B10">
        <w:t xml:space="preserve"> und </w:t>
      </w:r>
      <w:r w:rsidR="00E84CB9">
        <w:t>Identifikation von Problemen</w:t>
      </w:r>
      <w:bookmarkEnd w:id="58"/>
    </w:p>
    <w:p w14:paraId="539909A9" w14:textId="65D8CE1C" w:rsidR="007C11E6" w:rsidRDefault="007C11E6" w:rsidP="007C11E6">
      <w:r>
        <w:t xml:space="preserve">Insgesamt konnten </w:t>
      </w:r>
      <w:r w:rsidRPr="001E1A59">
        <w:rPr>
          <w:color w:val="FF0000"/>
        </w:rPr>
        <w:t xml:space="preserve">174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lassen ist hierbei Abb. 14 zu entnehmen.</w:t>
      </w:r>
      <w:r w:rsidR="00E14A19">
        <w:t xml:space="preserve"> Demnach sind in etwa </w:t>
      </w:r>
      <w:r w:rsidR="00E14A19" w:rsidRPr="00896FE0">
        <w:rPr>
          <w:color w:val="FF0000"/>
        </w:rPr>
        <w:t xml:space="preserve">34,8%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4</w:t>
      </w:r>
      <w:r w:rsidR="00E14A19">
        <w:t xml:space="preserve">% der Klasse </w:t>
      </w:r>
      <w:r w:rsidR="00E14A19" w:rsidRPr="00E14A19">
        <w:rPr>
          <w:i/>
          <w:iCs/>
        </w:rPr>
        <w:lastRenderedPageBreak/>
        <w:t>Motorrad</w:t>
      </w:r>
      <w:r w:rsidR="00E14A19">
        <w:t xml:space="preserve"> und </w:t>
      </w:r>
      <w:r w:rsidR="00E14A19" w:rsidRPr="00896FE0">
        <w:rPr>
          <w:color w:val="FF0000"/>
        </w:rPr>
        <w:t xml:space="preserve">20,3%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12A2CE76" w:rsidR="007C11E6" w:rsidRDefault="007C11E6" w:rsidP="007C11E6">
      <w:pPr>
        <w:pStyle w:val="AbbMitRahmen"/>
      </w:pPr>
      <w:r w:rsidRPr="00466AC3">
        <w:rPr>
          <w:noProof/>
        </w:rPr>
        <w:drawing>
          <wp:inline distT="0" distB="0" distL="0" distR="0" wp14:anchorId="0AD736B3" wp14:editId="4BBD88CD">
            <wp:extent cx="3612091" cy="2277374"/>
            <wp:effectExtent l="0" t="0" r="7620" b="8890"/>
            <wp:docPr id="197477430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74302" name="Grafik 1" descr="Ein Bild, das Text, Screenshot, Rechteck, Diagramm enthält.&#10;&#10;Automatisch generierte Beschreibung"/>
                    <pic:cNvPicPr/>
                  </pic:nvPicPr>
                  <pic:blipFill rotWithShape="1">
                    <a:blip r:embed="rId31"/>
                    <a:srcRect t="11479" b="4457"/>
                    <a:stretch/>
                  </pic:blipFill>
                  <pic:spPr bwMode="auto">
                    <a:xfrm>
                      <a:off x="0" y="0"/>
                      <a:ext cx="3715672" cy="234268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2638589" w:rsidR="007C11E6" w:rsidRDefault="007C11E6" w:rsidP="007C11E6">
      <w:pPr>
        <w:pStyle w:val="Beschriftung"/>
        <w:jc w:val="center"/>
      </w:pPr>
      <w:bookmarkStart w:id="59" w:name="_Toc141882844"/>
      <w:r>
        <w:t xml:space="preserve">Abb.  </w:t>
      </w:r>
      <w:fldSimple w:instr=" SEQ Abb._ \* ARABIC ">
        <w:r w:rsidR="00CD27B6">
          <w:rPr>
            <w:noProof/>
          </w:rPr>
          <w:t>17</w:t>
        </w:r>
      </w:fldSimple>
      <w:r>
        <w:t xml:space="preserve">: </w:t>
      </w:r>
      <w:r w:rsidR="00C9672B">
        <w:t>Umfang der Aufnahmen (in Stunden)</w:t>
      </w:r>
      <w:r>
        <w:t xml:space="preserve"> nach Verkehrsteilnehmerklasse</w:t>
      </w:r>
      <w:bookmarkEnd w:id="59"/>
    </w:p>
    <w:p w14:paraId="25EAB2C0" w14:textId="77777777" w:rsidR="00C17ED8" w:rsidRDefault="00C17ED8" w:rsidP="00C17ED8"/>
    <w:p w14:paraId="5A7A4B67" w14:textId="0F84F8AF" w:rsidR="001E3056" w:rsidRPr="001E3056" w:rsidRDefault="00DE7D31" w:rsidP="00C17ED8">
      <w:r>
        <w:t xml:space="preserve">Visualisiert man die gesammelten Sequenzen auf einer digitalen Karte, so fällt auf, dass ein großer Teil der Daten nur wenigen Städten und Gemeinden entstammt. </w:t>
      </w:r>
      <w:r w:rsidR="001E3056">
        <w:t xml:space="preserve">Zu diesen gehören die Städte </w:t>
      </w:r>
      <w:r w:rsidR="001E3056" w:rsidRPr="001E3056">
        <w:rPr>
          <w:i/>
          <w:iCs/>
        </w:rPr>
        <w:t>Sonneberg</w:t>
      </w:r>
      <w:r w:rsidR="001E3056">
        <w:t xml:space="preserve">, in welcher die meisten der Sequenzen aufgenommen wurden, 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FD54AE">
        <w:t xml:space="preserve"> Die in </w:t>
      </w:r>
      <w:r w:rsidR="00FD54AE" w:rsidRPr="00896FE0">
        <w:rPr>
          <w:color w:val="FF0000"/>
        </w:rPr>
        <w:t xml:space="preserve">Abb. 15 </w:t>
      </w:r>
      <w:r w:rsidR="00FD54AE">
        <w:t>dargestellte Visualisierung der in Sonneberg und Neustadt gesammelten Sequenzen zeigt dabei, dass die Ausgangsdaten verschiedene städtische Bereiche (bspw. Wohn- und Industriegebiete) und Verkehrswege (Haupt- und Nebenstraßen, Fahrradwege, etc.) abdecken.</w:t>
      </w:r>
      <w:r w:rsidR="007402E2">
        <w:t xml:space="preserve"> </w:t>
      </w:r>
      <w:r w:rsidR="002D55F3">
        <w:t xml:space="preserve">Auch besondere Verkehrsumstände, wie bspw. Stoßzeiten oder stark gefüllte Fußgängerzonen sind durch einige der Sequenzen in den Daten abgebildet. </w:t>
      </w:r>
      <w:r w:rsidR="009203DE">
        <w:t xml:space="preserve"> </w:t>
      </w:r>
      <w:r w:rsidR="009203DE" w:rsidRPr="009203DE">
        <w:rPr>
          <w:color w:val="FF0000"/>
        </w:rPr>
        <w:t>Grenzen: [49.8894, 50.4174] [10.8821, 11.3786]</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7E8D8046" w:rsidR="007C11E6" w:rsidRDefault="00A3143F" w:rsidP="00A3143F">
      <w:pPr>
        <w:pStyle w:val="Beschriftung"/>
        <w:jc w:val="center"/>
      </w:pPr>
      <w:bookmarkStart w:id="60" w:name="_Toc141882845"/>
      <w:r>
        <w:t xml:space="preserve">Abb.  </w:t>
      </w:r>
      <w:fldSimple w:instr=" SEQ Abb._ \* ARABIC ">
        <w:r w:rsidR="00CD27B6">
          <w:rPr>
            <w:noProof/>
          </w:rPr>
          <w:t>18</w:t>
        </w:r>
      </w:fldSimple>
      <w:r>
        <w:t>: Visualisierung der gesammelten GNSS-Sequenzen im Raum Sonneberg-Neustadt</w:t>
      </w:r>
      <w:bookmarkEnd w:id="60"/>
    </w:p>
    <w:p w14:paraId="5638524A" w14:textId="77777777" w:rsidR="00C52386" w:rsidRDefault="00C52386" w:rsidP="00A3143F"/>
    <w:p w14:paraId="35732485" w14:textId="07745B36" w:rsidR="00EB5A2B" w:rsidRDefault="00CC602D" w:rsidP="00A3143F">
      <w:r>
        <w:t>Die einzelne Betrachtung der gesammelten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vor allem</w:t>
      </w:r>
      <w:r w:rsidR="007463F5">
        <w:t xml:space="preserve"> </w:t>
      </w:r>
      <w:r w:rsidR="00BA48B2">
        <w:t>vier</w:t>
      </w:r>
      <w:r w:rsidR="007463F5">
        <w:t xml:space="preserve"> Arten von Fehlern </w:t>
      </w:r>
      <w:r w:rsidR="0053283F">
        <w:t>differenziert</w:t>
      </w:r>
      <w:r w:rsidR="007463F5">
        <w:t xml:space="preserve">. </w:t>
      </w:r>
      <w:r w:rsidR="00EB5A2B">
        <w:t>Abb. 16 veranschaulicht diese Fehlerarten im Vergleich zu einer fehlerfreien Sequenz (oben links), die einer Fahrt auf einer geraden Straße bei konstanter Geschwindigkeit entspricht.</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0BDB9979" w:rsidR="00896FE0" w:rsidRDefault="00461ACB" w:rsidP="00461ACB">
      <w:pPr>
        <w:pStyle w:val="Beschriftung"/>
        <w:jc w:val="center"/>
      </w:pPr>
      <w:bookmarkStart w:id="61" w:name="_Toc141882846"/>
      <w:r>
        <w:t xml:space="preserve">Abb.  </w:t>
      </w:r>
      <w:fldSimple w:instr=" SEQ Abb._ \* ARABIC ">
        <w:r w:rsidR="00CD27B6">
          <w:rPr>
            <w:noProof/>
          </w:rPr>
          <w:t>19</w:t>
        </w:r>
      </w:fldSimple>
      <w:r>
        <w:t>: Primäre Fehler</w:t>
      </w:r>
      <w:r w:rsidR="0003556F">
        <w:t>arten innerhalb der GNSS-Sequenzen</w:t>
      </w:r>
      <w:bookmarkEnd w:id="61"/>
    </w:p>
    <w:p w14:paraId="2957000E" w14:textId="77777777" w:rsidR="00ED0E47" w:rsidRDefault="00ED0E47" w:rsidP="00ED0E47"/>
    <w:p w14:paraId="3E90B2E2" w14:textId="7A5AC291" w:rsidR="002D557B" w:rsidRDefault="00ED0E47" w:rsidP="00ED0E47">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als </w:t>
      </w:r>
      <w:r>
        <w:rPr>
          <w:i/>
          <w:iCs/>
        </w:rPr>
        <w:t>R</w:t>
      </w:r>
      <w:r w:rsidRPr="00ED0E47">
        <w:rPr>
          <w:i/>
          <w:iCs/>
        </w:rPr>
        <w:t>auschen</w:t>
      </w:r>
      <w:r>
        <w:t xml:space="preserve"> bezeichnet werden. Unterscheiden kann man hierbei das</w:t>
      </w:r>
      <w:r w:rsidR="00BA3EDA">
        <w:t xml:space="preserve"> zur Bewegungsrichtung</w:t>
      </w:r>
      <w:r>
        <w:t xml:space="preserve"> </w:t>
      </w:r>
      <w:r w:rsidR="00BA3EDA" w:rsidRPr="00BA3EDA">
        <w:rPr>
          <w:i/>
          <w:iCs/>
        </w:rPr>
        <w:t>s</w:t>
      </w:r>
      <w:r w:rsidRPr="00BA3EDA">
        <w:rPr>
          <w:i/>
          <w:iCs/>
        </w:rPr>
        <w:t>enkrechte</w:t>
      </w:r>
      <w:r w:rsidR="00BA3EDA" w:rsidRPr="00BA3EDA">
        <w:rPr>
          <w:i/>
          <w:iCs/>
        </w:rPr>
        <w:t xml:space="preserve"> Rauschen</w:t>
      </w:r>
      <w:r w:rsidR="00BA3EDA">
        <w:t xml:space="preserve">, welches dazu </w:t>
      </w:r>
      <w:r w:rsidR="00405BFD">
        <w:t>führt,</w:t>
      </w:r>
      <w:r w:rsidR="00BA3EDA">
        <w:t xml:space="preserve"> </w:t>
      </w:r>
      <w:r w:rsidR="00164FF4">
        <w:t>dass</w:t>
      </w:r>
      <w:r w:rsidR="00BA3EDA">
        <w:t xml:space="preserve"> Koordinatenpunkte abseits der eigentlich zurückgelegten Strecke liegen, und das horizontale </w:t>
      </w:r>
      <w:r w:rsidR="00BA3EDA">
        <w:lastRenderedPageBreak/>
        <w:t xml:space="preserve">Rauschen, durch welches Koordinatenpunkte entlang der zurückgelegten Strecke vor oder hinter der tatsächlichen Position </w:t>
      </w:r>
      <w:r w:rsidR="00B17C14">
        <w:t xml:space="preserve">erfasst </w:t>
      </w:r>
      <w:r w:rsidR="009B1657">
        <w:t>wurden</w:t>
      </w:r>
      <w:r w:rsidR="00BA3EDA">
        <w:t xml:space="preserve">.  </w:t>
      </w:r>
      <w:r w:rsidR="00253BFE">
        <w:t>I</w:t>
      </w:r>
      <w:r w:rsidR="00405BFD">
        <w:t>n einigen Fällen sind</w:t>
      </w:r>
      <w:r w:rsidR="00253BFE">
        <w:t xml:space="preserve"> einzelne Punkte </w:t>
      </w:r>
      <w:r w:rsidR="009B1657">
        <w:t xml:space="preserve">dabei </w:t>
      </w:r>
      <w:r w:rsidR="00253BFE">
        <w:t xml:space="preserve">so stark verrauscht, dass sie </w:t>
      </w:r>
      <w:r w:rsidR="00B17C14">
        <w:t>trotz einer konstanten Bewegung</w:t>
      </w:r>
      <w:r w:rsidR="00253BFE">
        <w:t xml:space="preserve"> hinter </w:t>
      </w:r>
      <w:r w:rsidR="009B1657">
        <w:t xml:space="preserve">eigentlich </w:t>
      </w:r>
      <w:r w:rsidR="00253BFE">
        <w:t xml:space="preserve">zuvor aufgenommenen Punkten </w:t>
      </w:r>
      <w:r w:rsidR="009B1657">
        <w:t>erfasst werden</w:t>
      </w:r>
      <w:r w:rsidR="00253BFE">
        <w:t>.</w:t>
      </w:r>
      <w:r w:rsidR="00C124D7">
        <w:t xml:space="preserve"> Wichtig zu beachten ist, dass beide Arten des Rauschens in der Regel gleichzeitig</w:t>
      </w:r>
      <w:r w:rsidR="00F7406D">
        <w:t xml:space="preserve"> und bei nahezu allen aufgenommenen Koordinatenpunkten</w:t>
      </w:r>
      <w:r w:rsidR="00C124D7">
        <w:t xml:space="preserve"> auftreten</w:t>
      </w:r>
      <w:r w:rsidR="007E3684">
        <w:t xml:space="preserve">. </w:t>
      </w:r>
      <w:r w:rsidR="00F7406D">
        <w:t>Der Schweregrad des Rauschens variiert sehr stark, entspricht jedoch in den meisten Fällen in etwa der Genauigkeit des GNSS (5m-15m)</w:t>
      </w:r>
      <w:r w:rsidR="002D557B">
        <w:t xml:space="preserve">. Das Rauschen scheint dabei allerdings nicht für jeden Punkt unabhängig zu sein, da aufeinanderfolgende Punkt oft ähnliche Abweichungen aufweisen. Sie liegen also wie beispielhaft in Abb. 16 </w:t>
      </w:r>
      <w:r w:rsidR="00C6123E">
        <w:t>unten links dargestellt alle rechts von der tatsächlich zurückgelegten Strecke.</w:t>
      </w:r>
      <w:r w:rsidR="009203DE">
        <w:t xml:space="preserve"> </w:t>
      </w:r>
      <w:r w:rsidR="009203DE" w:rsidRPr="009203DE">
        <w:rPr>
          <w:color w:val="FF0000"/>
        </w:rPr>
        <w:t>Genauigkeit laut Schätzung: STD 4,26 und MEAN 6,86.</w:t>
      </w:r>
    </w:p>
    <w:p w14:paraId="755A9246" w14:textId="2AE316CF" w:rsidR="00DE050F" w:rsidRDefault="007E171F" w:rsidP="00ED0E47">
      <w:r>
        <w:t>Eine weitere</w:t>
      </w:r>
      <w:r w:rsidR="00246852">
        <w:t xml:space="preserve"> Fehlerart, die in </w:t>
      </w:r>
      <w:r>
        <w:t>vielen</w:t>
      </w:r>
      <w:r w:rsidR="00246852">
        <w:t xml:space="preserve"> Aufnahmen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DE050F">
        <w:t xml:space="preserve"> wurde. Hierbei kann es vorkommen, dass der Standort-Service des aufzeichnenden Mobilgeräts keine Änderung der Position feststellt und diese entsprechend nicht aktualisiert.</w:t>
      </w:r>
    </w:p>
    <w:p w14:paraId="1AF47108" w14:textId="69DC3B47" w:rsidR="0003556F" w:rsidRPr="0003556F" w:rsidRDefault="007E171F" w:rsidP="009E398D">
      <w:r>
        <w:t xml:space="preserve">Eine direkte Folge von Dopplungen sind, wie auch in </w:t>
      </w:r>
      <w:r w:rsidRPr="007E171F">
        <w:rPr>
          <w:color w:val="FF0000"/>
        </w:rPr>
        <w:t xml:space="preserve">Abb.16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proofErr w:type="spellStart"/>
      <w:r w:rsidR="00F91C2E" w:rsidRPr="00403DCB">
        <w:rPr>
          <w:rStyle w:val="Code"/>
        </w:rPr>
        <w:t>A_DataCollection</w:t>
      </w:r>
      <w:proofErr w:type="spellEnd"/>
      <w:r w:rsidR="00F91C2E" w:rsidRPr="00403DCB">
        <w:rPr>
          <w:rStyle w:val="Code"/>
        </w:rPr>
        <w:t>/</w:t>
      </w:r>
      <w:proofErr w:type="spellStart"/>
      <w:r w:rsidR="00F91C2E" w:rsidRPr="00403DCB">
        <w:rPr>
          <w:rStyle w:val="Code"/>
        </w:rPr>
        <w:t>LatLngData</w:t>
      </w:r>
      <w:proofErr w:type="spellEnd"/>
      <w:r w:rsidR="00F91C2E" w:rsidRPr="00403DCB">
        <w:rPr>
          <w:rStyle w:val="Code"/>
        </w:rPr>
        <w:t>/{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2" w:name="_Toc141882807"/>
      <w:r>
        <w:lastRenderedPageBreak/>
        <w:t>Anforderungen und Gesamtkonzept der Klassifikation</w:t>
      </w:r>
      <w:bookmarkEnd w:id="62"/>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6DC7D10E" w:rsidR="00DF235F" w:rsidRDefault="00D9236E" w:rsidP="00D9236E">
      <w:pPr>
        <w:pStyle w:val="Beschriftung"/>
        <w:jc w:val="center"/>
      </w:pPr>
      <w:bookmarkStart w:id="63" w:name="_Toc141882847"/>
      <w:r>
        <w:t xml:space="preserve">Abb.  </w:t>
      </w:r>
      <w:fldSimple w:instr=" SEQ Abb._ \* ARABIC ">
        <w:r w:rsidR="00CD27B6">
          <w:rPr>
            <w:noProof/>
          </w:rPr>
          <w:t>20</w:t>
        </w:r>
      </w:fldSimple>
      <w:r>
        <w:t>: Veranschaulichtes Gesamtkonzept der Verkehrsteilnehmerklassifikation</w:t>
      </w:r>
      <w:bookmarkEnd w:id="63"/>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w:t>
      </w:r>
      <w:proofErr w:type="spellStart"/>
      <w:r w:rsidR="00281004">
        <w:t>Verrauschungsfehler</w:t>
      </w:r>
      <w:proofErr w:type="spellEnd"/>
      <w:r w:rsidR="00281004">
        <w:t>,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0EAA499"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4" w:name="_Toc141882808"/>
      <w:r>
        <w:lastRenderedPageBreak/>
        <w:t>Datensatzgenerierung</w:t>
      </w:r>
      <w:r w:rsidR="00D94438">
        <w:t xml:space="preserve"> und -erweiterung</w:t>
      </w:r>
      <w:bookmarkEnd w:id="64"/>
    </w:p>
    <w:p w14:paraId="5E99F540" w14:textId="76204766"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und Abtastintervalle 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proofErr w:type="spellStart"/>
      <w:r w:rsidR="00A234B7" w:rsidRPr="00A234B7">
        <w:rPr>
          <w:rStyle w:val="Code"/>
        </w:rPr>
        <w:t>df_list</w:t>
      </w:r>
      <w:proofErr w:type="spellEnd"/>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w:t>
      </w:r>
      <w:proofErr w:type="spellStart"/>
      <w:r w:rsidRPr="003A49AF">
        <w:rPr>
          <w:lang w:val="en-GB"/>
        </w:rPr>
        <w:t>df_list</w:t>
      </w:r>
      <w:proofErr w:type="spellEnd"/>
      <w:r w:rsidRPr="003A49AF">
        <w:rPr>
          <w:lang w:val="en-GB"/>
        </w:rPr>
        <w: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229843CE" w:rsidR="00EB7C1D" w:rsidRDefault="00795A1A" w:rsidP="00795A1A">
      <w:pPr>
        <w:pStyle w:val="Beschriftung"/>
        <w:jc w:val="center"/>
      </w:pPr>
      <w:bookmarkStart w:id="65" w:name="_Toc141882827"/>
      <w:r>
        <w:t xml:space="preserve">Code  </w:t>
      </w:r>
      <w:fldSimple w:instr=" SEQ Code_ \* ARABIC ">
        <w:r>
          <w:rPr>
            <w:noProof/>
          </w:rPr>
          <w:t>1</w:t>
        </w:r>
      </w:fldSimple>
      <w:r>
        <w:t>: Stratifizierte Aufteilung der Sequenzen in Trainings- und Testdaten</w:t>
      </w:r>
      <w:bookmarkEnd w:id="65"/>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6FF4D9D5" w:rsidR="00C975A8" w:rsidRDefault="004B46A7" w:rsidP="004B46A7">
      <w:pPr>
        <w:pStyle w:val="Beschriftung"/>
        <w:jc w:val="center"/>
      </w:pPr>
      <w:bookmarkStart w:id="66" w:name="_Toc141882851"/>
      <w:r>
        <w:t xml:space="preserve">Tab.  </w:t>
      </w:r>
      <w:fldSimple w:instr=" SEQ Tab._ \* ARABIC ">
        <w:r>
          <w:rPr>
            <w:noProof/>
          </w:rPr>
          <w:t>2</w:t>
        </w:r>
      </w:fldSimple>
      <w:r>
        <w:t>: Datensätze mit verschiedenen Aufnahmeintervallen und Sequenzlängen</w:t>
      </w:r>
      <w:bookmarkEnd w:id="66"/>
    </w:p>
    <w:p w14:paraId="47ECB8AE" w14:textId="77777777" w:rsidR="004B46A7" w:rsidRDefault="004B46A7" w:rsidP="00D94438"/>
    <w:p w14:paraId="4A303654" w14:textId="49A2B7FF"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DD5969">
        <w:t>Method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8D90BF2" w:rsidR="0088144D" w:rsidRDefault="00DD20EA" w:rsidP="00C66F5C">
      <w:pPr>
        <w:pStyle w:val="Beschriftung"/>
        <w:jc w:val="center"/>
      </w:pPr>
      <w:bookmarkStart w:id="67" w:name="_Toc141882852"/>
      <w:r>
        <w:t xml:space="preserve">Tab.  </w:t>
      </w:r>
      <w:fldSimple w:instr=" SEQ Tab._ \* ARABIC ">
        <w:r w:rsidR="004B46A7">
          <w:rPr>
            <w:noProof/>
          </w:rPr>
          <w:t>3</w:t>
        </w:r>
      </w:fldSimple>
      <w:r>
        <w:t>: Spalten der Bewegungsmerkmale, um welche die Rohsequenzen erweitert werden</w:t>
      </w:r>
      <w:bookmarkEnd w:id="67"/>
    </w:p>
    <w:p w14:paraId="0B775B05" w14:textId="3F0E0C02" w:rsidR="00385707" w:rsidRDefault="00385707" w:rsidP="00D94438"/>
    <w:p w14:paraId="0E937812" w14:textId="2908CDCB"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den jeweiligen Merkmalen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 im Zuge der Vorbereitung der Daten für die Klassifikation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68" w:name="_Toc141882809"/>
      <w:r>
        <w:lastRenderedPageBreak/>
        <w:t>Umsetzung des Map-Matchings</w:t>
      </w:r>
      <w:bookmarkEnd w:id="68"/>
    </w:p>
    <w:p w14:paraId="5792F5F8" w14:textId="439F8BAD" w:rsidR="00FC5A6A" w:rsidRDefault="00693EC4" w:rsidP="00FC5A6A">
      <w:pPr>
        <w:pStyle w:val="berschrift2"/>
        <w:numPr>
          <w:ilvl w:val="1"/>
          <w:numId w:val="1"/>
        </w:numPr>
        <w:ind w:left="680" w:hanging="680"/>
      </w:pPr>
      <w:bookmarkStart w:id="69" w:name="_Toc141882810"/>
      <w:r w:rsidRPr="00612759">
        <w:t>Einrichtung der Valhalla-</w:t>
      </w:r>
      <w:r w:rsidR="00612759">
        <w:t>Instanz</w:t>
      </w:r>
      <w:bookmarkEnd w:id="69"/>
    </w:p>
    <w:p w14:paraId="305EB203" w14:textId="18F19BC2" w:rsidR="006906A0" w:rsidRDefault="004D4E0D" w:rsidP="004D4E0D">
      <w:r>
        <w:t xml:space="preserve">Um die Valhalla-Map-Matching-API nutzen zu können, muss </w:t>
      </w:r>
      <w:r>
        <w:t>Valhalla</w:t>
      </w:r>
      <w:r w:rsidR="00BC4A6C">
        <w:t xml:space="preserve"> zunächst</w:t>
      </w:r>
      <w:r>
        <w:t xml:space="preserve"> </w:t>
      </w:r>
      <w:r>
        <w:t xml:space="preserve">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6906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zVDEwOjQ0OjU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B81C19E" w:rsidR="00DA287A" w:rsidRDefault="00ED5BEE" w:rsidP="004D4E0D">
      <w:r>
        <w:t xml:space="preserve">Entsprechend wurde für die Installation von Valhalla im Zuge dieser Arbeit die zweite Option genutzt. Verwendet wurde die Version </w:t>
      </w:r>
      <w:r w:rsidR="00596158">
        <w:t>4.19.0</w:t>
      </w:r>
      <w:r w:rsidR="00596158">
        <w:t xml:space="preserve">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860D4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AzVDEwOjQ0OjU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860D4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}</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AA5F72">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cjNqeG9qcHdwYnlpN3FvanRpeW5kbTR3bTdldnF6aG9yZTJqdmxyY294bGZoIiwiQ3JlYXRlZE9uIjoiMjAyMy0wOC0wM1QwOTo1Nzo0MloiLCJNb2RpZmllZEJ5IjoicjNqeG9qcHdwYnlpN3FvanRpeW5kbTR3bTdldnF6aG9yZTJqdmxyY294bGZoIiwiSWQiOiI4NWY1NDYzMS04NjU0LTQ1YjItOWY4OC0wNzFmNjhiNmY5NzgiLCJNb2RpZmllZE9uIjoiMjAyMy0wOC0wM1QwOTo1Nzo0MloiLCJQcm9qZWN0Ijp7IiRpZCI6IjgiLCIkdHlwZSI6IlN3aXNzQWNhZGVtaWMuQ2l0YXZpLlByb2plY3QsIFN3aXNzQWNhZGVtaWMuQ2l0YXZpIn19XSwiQ2l0YXRpb25LZXlVcGRhdGVUeXBlIjowLCJDb2xsYWJvcmF0b3JzIjpbXSwiRGF0ZSI6IjAzLjA4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}</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ebschnittstelle unter </w:t>
      </w:r>
      <w:r w:rsidR="0098385F" w:rsidRPr="0098385F">
        <w:rPr>
          <w:rStyle w:val="Code"/>
        </w:rPr>
        <w:t>http://localhost:8002/</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DA28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yM2p4b2pwd3BieWk3cW9qdGl5bmRtNHdtN2V2cXpob3JlMmp2bHJjb3hsZmgiLCJDcmVhdGVkT24iOiIyMDIzLTA4LTAzVDEwOjA4OjQxWiIsIk1vZGlmaWVkQnkiOiJyM2p4b2pwd3BieWk3cW9qdGl5bmRtNHdtN2V2cXpob3JlMmp2bHJjb3hsZmgiLCJJZCI6ImUzMGUwZTY4LTM1ZDYtNGMxYS1hNjM2LTkzNDUxNmFlYzIzMCIsIk1vZGlmaWVkT24iOiIyMDIzLTA4LTAzVDEwOjA4OjQxWiIsIlByb2plY3QiOnsiJGlkIjoiOCIsIiR0eXBlIjoiU3dpc3NBY2FkZW1pYy5DaXRhdmkuUHJvamVjdCwgU3dpc3NBY2FkZW1pYy5DaXRhdmkifX1dLCJDaXRhdGlvbktleVVwZGF0ZVR5cGUiOjAsIkNvbGxhYm9yYXRvcnMiOltdLCJEYXRlIjoiMTMuMDQ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Wtlc3BhbmQuZ2l0aHViLmlvL3Bvc3RzL21laWxpLyIsIlVyaVN0cmluZyI6Imh0dHBzOi8vaWtlc3BhbmQuZ2l0aHViLmlvL3Bvc3RzL21laWxp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NiNmUyZTM5Ni1jMGVmLTQzMzctYWU1MC0wOTJhYTQ0ZDU5MzMiLCJUZXh0IjoiWzMyXSIsIldBSVZlcnNpb24iOiI2LjE0LjAuMCJ9}</w:instrText>
          </w:r>
          <w:r w:rsidR="00DA287A">
            <w:fldChar w:fldCharType="separate"/>
          </w:r>
          <w:r w:rsidR="00DA287A">
            <w:t>[32]</w:t>
          </w:r>
          <w:r w:rsidR="00DA287A">
            <w:fldChar w:fldCharType="end"/>
          </w:r>
        </w:sdtContent>
      </w:sdt>
      <w:r w:rsidR="00DA287A">
        <w:t xml:space="preserve"> verwiesen.</w:t>
      </w:r>
    </w:p>
    <w:p w14:paraId="3C097719" w14:textId="66EA1AD5" w:rsidR="009130EA" w:rsidRDefault="00693EC4" w:rsidP="009130EA">
      <w:pPr>
        <w:pStyle w:val="berschrift2"/>
      </w:pPr>
      <w:bookmarkStart w:id="70" w:name="_Toc141882811"/>
      <w:r>
        <w:t>Vor</w:t>
      </w:r>
      <w:r w:rsidR="005D75F4">
        <w:t>hersage des Matching-Modus / Vorklassifikation</w:t>
      </w:r>
      <w:bookmarkEnd w:id="70"/>
    </w:p>
    <w:p w14:paraId="4578045B" w14:textId="03A2054C" w:rsidR="00693EC4" w:rsidRDefault="00693EC4" w:rsidP="00693EC4">
      <w:pPr>
        <w:pStyle w:val="berschrift3"/>
      </w:pPr>
      <w:bookmarkStart w:id="71" w:name="_Toc141882812"/>
      <w:r>
        <w:t>Erzeugung de</w:t>
      </w:r>
      <w:r w:rsidR="005D75F4">
        <w:t>r</w:t>
      </w:r>
      <w:r>
        <w:t xml:space="preserve"> Trainingsdatens</w:t>
      </w:r>
      <w:r w:rsidR="005D75F4">
        <w:t>ätze</w:t>
      </w:r>
      <w:bookmarkEnd w:id="71"/>
    </w:p>
    <w:p w14:paraId="3801650E" w14:textId="77777777" w:rsidR="005D75F4" w:rsidRPr="005D75F4" w:rsidRDefault="005D75F4" w:rsidP="005D75F4"/>
    <w:p w14:paraId="1606C398" w14:textId="32053DF4" w:rsidR="00693EC4" w:rsidRDefault="00C40168" w:rsidP="00693EC4">
      <w:pPr>
        <w:pStyle w:val="berschrift3"/>
      </w:pPr>
      <w:bookmarkStart w:id="72" w:name="_Toc141882813"/>
      <w:r>
        <w:lastRenderedPageBreak/>
        <w:t>Training, Optimierung und Auswahl der besten Klassifikatoren</w:t>
      </w:r>
      <w:bookmarkEnd w:id="72"/>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44DFA988" w14:textId="66F7BEFB" w:rsidR="00FF0EB9" w:rsidRDefault="00735608" w:rsidP="001B0877">
      <w:pPr>
        <w:pStyle w:val="Beschriftung"/>
        <w:jc w:val="center"/>
      </w:pPr>
      <w:bookmarkStart w:id="73" w:name="_Toc141882853"/>
      <w:r>
        <w:t xml:space="preserve">Tab.  </w:t>
      </w:r>
      <w:fldSimple w:instr=" SEQ Tab._ \* ARABIC ">
        <w:r w:rsidR="004B46A7">
          <w:rPr>
            <w:noProof/>
          </w:rPr>
          <w:t>4</w:t>
        </w:r>
      </w:fldSimple>
      <w:r>
        <w:t xml:space="preserve">: Ergebnisse der </w:t>
      </w:r>
      <w:r w:rsidR="00F81A9A">
        <w:t>Gittersuche für die Drei-Klassen-SVM</w:t>
      </w:r>
      <w:bookmarkEnd w:id="73"/>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3C961451" w:rsidR="00F01A4D" w:rsidRPr="00F01A4D" w:rsidRDefault="00F01A4D" w:rsidP="00F52918">
            <w:pPr>
              <w:jc w:val="center"/>
            </w:pPr>
            <m:oMathPara>
              <m:oMath>
                <m:r>
                  <m:rPr>
                    <m:sty m:val="bi"/>
                  </m:rPr>
                  <w:rPr>
                    <w:rFonts w:ascii="Cambria Math" w:hAnsi="Cambria Math"/>
                  </w:rPr>
                  <m:t>n</m:t>
                </m:r>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4E485E73" w:rsidR="00F01A4D" w:rsidRDefault="00F81A9A" w:rsidP="001B0877">
      <w:pPr>
        <w:pStyle w:val="Beschriftung"/>
        <w:jc w:val="center"/>
      </w:pPr>
      <w:bookmarkStart w:id="74" w:name="_Toc141882854"/>
      <w:r>
        <w:t xml:space="preserve">Tab.  </w:t>
      </w:r>
      <w:fldSimple w:instr=" SEQ Tab._ \* ARABIC ">
        <w:r w:rsidR="004B46A7">
          <w:rPr>
            <w:noProof/>
          </w:rPr>
          <w:t>5</w:t>
        </w:r>
      </w:fldSimple>
      <w:r>
        <w:t>: Ergebnisse der Gittersuche für den Drei-Klassen-Random-Forest</w:t>
      </w:r>
      <w:bookmarkEnd w:id="74"/>
    </w:p>
    <w:p w14:paraId="5807E7E6" w14:textId="77777777" w:rsidR="0061291C" w:rsidRPr="0061291C" w:rsidRDefault="0061291C" w:rsidP="0061291C"/>
    <w:p w14:paraId="2B22C7CE" w14:textId="294D5ED6" w:rsidR="00693EC4" w:rsidRDefault="00693EC4" w:rsidP="00693EC4">
      <w:pPr>
        <w:pStyle w:val="berschrift3"/>
      </w:pPr>
      <w:bookmarkStart w:id="75" w:name="_Toc141882814"/>
      <w:r>
        <w:t>Evaluierung</w:t>
      </w:r>
      <w:bookmarkEnd w:id="75"/>
      <w:r w:rsidR="003D33AD">
        <w:t xml:space="preserve"> </w:t>
      </w:r>
    </w:p>
    <w:p w14:paraId="36F73F72" w14:textId="58BE8E1A" w:rsidR="00C0107B" w:rsidRDefault="00C0107B" w:rsidP="00C0107B">
      <w:r>
        <w:t>Auf den Testdaten beträgt die Accuracy de</w:t>
      </w:r>
      <w:r w:rsidR="00C023A0">
        <w:t>s</w:t>
      </w:r>
      <w:r>
        <w:t xml:space="preserve"> </w:t>
      </w:r>
      <w:r w:rsidR="00C023A0">
        <w:t>Random-Forest</w:t>
      </w:r>
      <w:r>
        <w:t xml:space="preserve"> für ein Aufnahmeintervall von einer Sekunde </w:t>
      </w:r>
      <w:r w:rsidR="00664D94" w:rsidRPr="00664D94">
        <w:t>0</w:t>
      </w:r>
      <w:r w:rsidR="00664D94">
        <w:t>,</w:t>
      </w:r>
      <w:r w:rsidR="00C023A0">
        <w:t>9346</w:t>
      </w:r>
      <w:r>
        <w:t xml:space="preserve">und der F1-Score </w:t>
      </w:r>
      <w:r w:rsidR="00664D94" w:rsidRPr="00664D94">
        <w:t>0</w:t>
      </w:r>
      <w:r w:rsidR="00664D94">
        <w:t>,</w:t>
      </w:r>
      <w:r w:rsidR="00664D94" w:rsidRPr="00664D94">
        <w:t>9</w:t>
      </w:r>
      <w:r w:rsidR="00C023A0">
        <w:t>316</w:t>
      </w:r>
      <w:r>
        <w:t xml:space="preserve">. Für das Aufnahmeintervall von 2 Sekunden liegen die beiden Werte bei </w:t>
      </w:r>
      <w:r w:rsidR="00664D94" w:rsidRPr="00664D94">
        <w:t>0</w:t>
      </w:r>
      <w:r w:rsidR="00664D94">
        <w:t>,</w:t>
      </w:r>
      <w:r w:rsidR="00664D94" w:rsidRPr="00664D94">
        <w:t>9</w:t>
      </w:r>
      <w:r w:rsidR="00C023A0">
        <w:t>235</w:t>
      </w:r>
      <w:r>
        <w:t xml:space="preserve"> respektive </w:t>
      </w:r>
      <w:r w:rsidRPr="00D234D6">
        <w:t>0</w:t>
      </w:r>
      <w:r>
        <w:t>,</w:t>
      </w:r>
      <w:r w:rsidR="00664D94" w:rsidRPr="00664D94">
        <w:t xml:space="preserve"> 9</w:t>
      </w:r>
      <w:r w:rsidR="00C023A0">
        <w:t>194</w:t>
      </w:r>
      <w:r>
        <w:t>.</w:t>
      </w:r>
    </w:p>
    <w:p w14:paraId="338859B0" w14:textId="3EEEAE39" w:rsidR="00C0107B" w:rsidRDefault="00C0107B" w:rsidP="00C0107B">
      <w:r>
        <w:t xml:space="preserve">Auf den Testdaten beträgt die Accuracy des Random-Forest für ein Aufnahmeintervall von einer Sekunde </w:t>
      </w:r>
      <w:r w:rsidR="00C023A0" w:rsidRPr="00664D94">
        <w:t>0</w:t>
      </w:r>
      <w:r w:rsidR="00C023A0">
        <w:t xml:space="preserve">,9323 und der F1-Score </w:t>
      </w:r>
      <w:r w:rsidR="00C023A0" w:rsidRPr="00664D94">
        <w:t>0</w:t>
      </w:r>
      <w:r w:rsidR="00C023A0">
        <w:t>,</w:t>
      </w:r>
      <w:r w:rsidR="00C023A0" w:rsidRPr="00664D94">
        <w:t>9</w:t>
      </w:r>
      <w:r w:rsidR="00C023A0">
        <w:t>318</w:t>
      </w:r>
      <w:r>
        <w:t xml:space="preserve">. Für das Aufnahmeintervall von 2 Sekunden liegen die beiden Werte bei </w:t>
      </w:r>
      <w:r w:rsidR="00C023A0" w:rsidRPr="00664D94">
        <w:t>0</w:t>
      </w:r>
      <w:r w:rsidR="00C023A0">
        <w:t>,</w:t>
      </w:r>
      <w:r w:rsidR="00C023A0" w:rsidRPr="00664D94">
        <w:t>9</w:t>
      </w:r>
      <w:r w:rsidR="00C023A0">
        <w:t xml:space="preserve">365 respektive </w:t>
      </w:r>
      <w:r w:rsidR="00C023A0" w:rsidRPr="00D234D6">
        <w:t>0</w:t>
      </w:r>
      <w:r w:rsidR="00C023A0">
        <w:t>,</w:t>
      </w:r>
      <w:r w:rsidR="00C023A0" w:rsidRPr="00664D94">
        <w:t xml:space="preserve"> 9</w:t>
      </w:r>
      <w:r w:rsidR="00C023A0">
        <w:t>377</w:t>
      </w:r>
      <w:r>
        <w:t>.</w:t>
      </w:r>
    </w:p>
    <w:p w14:paraId="3FF6DD0D" w14:textId="3D10ED9C" w:rsidR="0061291C" w:rsidRDefault="0061291C" w:rsidP="0061291C">
      <w:pPr>
        <w:pStyle w:val="berschrift2"/>
      </w:pPr>
      <w:bookmarkStart w:id="76" w:name="_Toc141882815"/>
      <w:r>
        <w:lastRenderedPageBreak/>
        <w:t>Vor- und Nachbereitung des Map-Matchings</w:t>
      </w:r>
      <w:bookmarkEnd w:id="76"/>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0BA6C882" w:rsidR="000E60FB" w:rsidRPr="000E60FB" w:rsidRDefault="001106F6" w:rsidP="001106F6">
      <w:pPr>
        <w:pStyle w:val="Beschriftung"/>
        <w:jc w:val="center"/>
      </w:pPr>
      <w:bookmarkStart w:id="77" w:name="_Toc141882848"/>
      <w:r>
        <w:t xml:space="preserve">Abb.  </w:t>
      </w:r>
      <w:fldSimple w:instr=" SEQ Abb._ \* ARABIC ">
        <w:r w:rsidR="00CD27B6">
          <w:rPr>
            <w:noProof/>
          </w:rPr>
          <w:t>21</w:t>
        </w:r>
      </w:fldSimple>
      <w:r>
        <w:t xml:space="preserve">: Klassendiagramm zur </w:t>
      </w:r>
      <w:proofErr w:type="spellStart"/>
      <w:r>
        <w:t>MapMatcher</w:t>
      </w:r>
      <w:proofErr w:type="spellEnd"/>
      <w:r>
        <w:t>-Klasse</w:t>
      </w:r>
      <w:bookmarkEnd w:id="77"/>
    </w:p>
    <w:p w14:paraId="795561D1" w14:textId="2AA53122" w:rsidR="0061291C" w:rsidRPr="00612759" w:rsidRDefault="0061291C" w:rsidP="0061291C">
      <w:pPr>
        <w:pStyle w:val="berschrift2"/>
        <w:rPr>
          <w:color w:val="FF0000"/>
        </w:rPr>
      </w:pPr>
      <w:bookmarkStart w:id="78" w:name="_Toc141882816"/>
      <w:r w:rsidRPr="00612759">
        <w:rPr>
          <w:color w:val="FF0000"/>
        </w:rPr>
        <w:t>Evaluierung des Map-Matchings</w:t>
      </w:r>
      <w:bookmarkEnd w:id="78"/>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79" w:name="_Toc141882817"/>
      <w:r>
        <w:lastRenderedPageBreak/>
        <w:t>Umsetzung der Klassifikation</w:t>
      </w:r>
      <w:bookmarkEnd w:id="79"/>
    </w:p>
    <w:p w14:paraId="3298E325" w14:textId="0F2F3476" w:rsidR="00A43AD1" w:rsidRPr="000F488A" w:rsidRDefault="00D207E6" w:rsidP="00880525">
      <w:pPr>
        <w:pStyle w:val="berschrift2"/>
      </w:pPr>
      <w:bookmarkStart w:id="80" w:name="_Toc141882818"/>
      <w:r w:rsidRPr="000F488A">
        <w:t xml:space="preserve">Naiver Ansatz: Erweiterung der </w:t>
      </w:r>
      <w:proofErr w:type="spellStart"/>
      <w:r w:rsidRPr="000F488A">
        <w:t>Vorklassifika</w:t>
      </w:r>
      <w:r w:rsidR="005D75F4" w:rsidRPr="000F488A">
        <w:t>toren</w:t>
      </w:r>
      <w:bookmarkEnd w:id="80"/>
      <w:proofErr w:type="spellEnd"/>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2BB84181" w:rsidR="001B0877" w:rsidRDefault="001B0877" w:rsidP="001B0877">
      <w:pPr>
        <w:pStyle w:val="Beschriftung"/>
        <w:jc w:val="center"/>
      </w:pPr>
      <w:bookmarkStart w:id="81" w:name="_Toc141882855"/>
      <w:r>
        <w:t xml:space="preserve">Tab.  </w:t>
      </w:r>
      <w:fldSimple w:instr=" SEQ Tab._ \* ARABIC ">
        <w:r w:rsidR="004B46A7">
          <w:rPr>
            <w:noProof/>
          </w:rPr>
          <w:t>6</w:t>
        </w:r>
      </w:fldSimple>
      <w:r>
        <w:t>: Ergebnisse der Gittersuche für die Vier-Klassen-SVM</w:t>
      </w:r>
      <w:bookmarkEnd w:id="81"/>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77777777" w:rsidR="001B0877" w:rsidRPr="00F01A4D" w:rsidRDefault="001B0877" w:rsidP="00F52918">
            <w:pPr>
              <w:jc w:val="center"/>
            </w:pPr>
            <m:oMathPara>
              <m:oMath>
                <m:r>
                  <m:rPr>
                    <m:sty m:val="bi"/>
                  </m:rPr>
                  <w:rPr>
                    <w:rFonts w:ascii="Cambria Math" w:hAnsi="Cambria Math"/>
                  </w:rPr>
                  <m:t>n</m:t>
                </m:r>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70F717AE" w:rsidR="001B0877" w:rsidRPr="00F81A9A" w:rsidRDefault="001B0877" w:rsidP="001B0877">
      <w:pPr>
        <w:pStyle w:val="Beschriftung"/>
        <w:jc w:val="center"/>
      </w:pPr>
      <w:bookmarkStart w:id="82" w:name="_Toc141882856"/>
      <w:r>
        <w:t xml:space="preserve">Tab.  </w:t>
      </w:r>
      <w:fldSimple w:instr=" SEQ Tab._ \* ARABIC ">
        <w:r w:rsidR="004B46A7">
          <w:rPr>
            <w:noProof/>
          </w:rPr>
          <w:t>7</w:t>
        </w:r>
      </w:fldSimple>
      <w:r>
        <w:t>: Ergebnisse der Gittersuche für den Vier-Klassen-Random-Forest</w:t>
      </w:r>
      <w:bookmarkEnd w:id="82"/>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3" w:name="_Toc141882819"/>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3"/>
    </w:p>
    <w:p w14:paraId="5F4112C0" w14:textId="4973251C" w:rsidR="00D207E6" w:rsidRDefault="00D207E6" w:rsidP="00D207E6">
      <w:pPr>
        <w:pStyle w:val="berschrift3"/>
      </w:pPr>
      <w:bookmarkStart w:id="84" w:name="_Toc141882820"/>
      <w:r>
        <w:t>Vorstellung der Basisarchitektur</w:t>
      </w:r>
      <w:bookmarkEnd w:id="84"/>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11945D52" w:rsidR="00D207E6" w:rsidRDefault="00D207E6" w:rsidP="00D207E6">
      <w:pPr>
        <w:pStyle w:val="Beschriftung"/>
        <w:jc w:val="center"/>
      </w:pPr>
      <w:bookmarkStart w:id="85" w:name="_Toc141882849"/>
      <w:r>
        <w:t xml:space="preserve">Abb.  </w:t>
      </w:r>
      <w:fldSimple w:instr=" SEQ Abb._ \* ARABIC ">
        <w:r w:rsidR="00CD27B6">
          <w:rPr>
            <w:noProof/>
          </w:rPr>
          <w:t>22</w:t>
        </w:r>
      </w:fldSimple>
      <w:r>
        <w:t>: Basisarchitektur der RNNs für die Verkehrsteilnehmerklassifikation</w:t>
      </w:r>
      <w:bookmarkEnd w:id="85"/>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86" w:name="_Toc141882821"/>
      <w:r>
        <w:t>Vorbereitung der Datensätze</w:t>
      </w:r>
      <w:bookmarkEnd w:id="86"/>
    </w:p>
    <w:p w14:paraId="721CE76A" w14:textId="77777777" w:rsidR="00D207E6" w:rsidRPr="00D207E6" w:rsidRDefault="00D207E6" w:rsidP="00D207E6"/>
    <w:p w14:paraId="273E11D7" w14:textId="6105DEBC" w:rsidR="004001F2" w:rsidRDefault="00D207E6" w:rsidP="004001F2">
      <w:pPr>
        <w:pStyle w:val="berschrift3"/>
      </w:pPr>
      <w:bookmarkStart w:id="87" w:name="_Toc141882822"/>
      <w:r>
        <w:t>Hyperparameteroptimierung</w:t>
      </w:r>
      <w:r w:rsidR="005D75F4">
        <w:t xml:space="preserve"> und Bestimmung</w:t>
      </w:r>
      <w:r>
        <w:t xml:space="preserve"> der</w:t>
      </w:r>
      <w:r w:rsidR="005D75F4">
        <w:t xml:space="preserve"> besten</w:t>
      </w:r>
      <w:r>
        <w:t xml:space="preserve"> Modelle</w:t>
      </w:r>
      <w:bookmarkEnd w:id="87"/>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933"/>
        <w:gridCol w:w="989"/>
        <w:gridCol w:w="978"/>
        <w:gridCol w:w="887"/>
        <w:gridCol w:w="1108"/>
        <w:gridCol w:w="1603"/>
        <w:gridCol w:w="102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6EBD54F0" w:rsidR="001E5B97" w:rsidRDefault="001E5B97" w:rsidP="00F52918">
            <w:pPr>
              <w:jc w:val="center"/>
            </w:pPr>
            <m:oMathPara>
              <m:oMath>
                <m:r>
                  <m:rPr>
                    <m:sty m:val="bi"/>
                  </m:rPr>
                  <w:rPr>
                    <w:rFonts w:ascii="Cambria Math" w:hAnsi="Cambria Math"/>
                  </w:rPr>
                  <m:t>n</m:t>
                </m:r>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4F9CBDE9" w:rsidR="001E5B97" w:rsidRDefault="001E5B97" w:rsidP="001016B5">
            <w:pPr>
              <w:jc w:val="right"/>
            </w:pPr>
            <w:r>
              <w:t>8</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06B11B35" w:rsidR="001E5B97" w:rsidRPr="001E5B97" w:rsidRDefault="001E5B97" w:rsidP="001016B5">
            <w:pPr>
              <w:jc w:val="right"/>
            </w:pPr>
            <w:r>
              <w:t>9</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378E5A2F" w:rsidR="001E5B97" w:rsidRPr="001E5B97" w:rsidRDefault="001E5B97" w:rsidP="001016B5">
            <w:pPr>
              <w:jc w:val="right"/>
            </w:pPr>
            <w:r>
              <w:t>7</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523FCD4" w:rsidR="001E5B97" w:rsidRDefault="001E5B97" w:rsidP="001016B5">
            <w:pPr>
              <w:jc w:val="right"/>
            </w:pPr>
            <w:r>
              <w:t>10</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663F6285" w:rsidR="001E5B97" w:rsidRDefault="001E5B97" w:rsidP="001016B5">
            <w:pPr>
              <w:jc w:val="right"/>
            </w:pPr>
            <w:r>
              <w:t>4</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53174DFC" w:rsidR="001E5B97" w:rsidRDefault="001E5B97" w:rsidP="001016B5">
            <w:pPr>
              <w:jc w:val="right"/>
            </w:pPr>
            <w:r>
              <w:t>5</w:t>
            </w:r>
          </w:p>
        </w:tc>
      </w:tr>
      <w:tr w:rsidR="001E5B97" w14:paraId="6DE22F88" w14:textId="0AE6AA5F" w:rsidTr="001E5B97">
        <w:tc>
          <w:tcPr>
            <w:tcW w:w="1537" w:type="dxa"/>
          </w:tcPr>
          <w:p w14:paraId="178AA101" w14:textId="1A233D43" w:rsidR="001E5B97" w:rsidRPr="00335940" w:rsidRDefault="001E5B97" w:rsidP="001016B5">
            <w:pPr>
              <w:jc w:val="right"/>
              <w:rPr>
                <w:color w:val="70AD47" w:themeColor="accent6"/>
              </w:rPr>
            </w:pPr>
            <w:r w:rsidRPr="00335940">
              <w:rPr>
                <w:color w:val="70AD47" w:themeColor="accent6"/>
              </w:rPr>
              <w:lastRenderedPageBreak/>
              <w:t>2s_1min_raw</w:t>
            </w:r>
          </w:p>
        </w:tc>
        <w:tc>
          <w:tcPr>
            <w:tcW w:w="933" w:type="dxa"/>
          </w:tcPr>
          <w:p w14:paraId="3C4F550B" w14:textId="445CA362" w:rsidR="001E5B97" w:rsidRPr="00335940" w:rsidRDefault="00335940" w:rsidP="001016B5">
            <w:pPr>
              <w:jc w:val="right"/>
              <w:rPr>
                <w:color w:val="70AD47" w:themeColor="accent6"/>
              </w:rPr>
            </w:pPr>
            <w:r>
              <w:rPr>
                <w:color w:val="70AD47" w:themeColor="accent6"/>
              </w:rPr>
              <w:t>4</w:t>
            </w:r>
          </w:p>
        </w:tc>
        <w:tc>
          <w:tcPr>
            <w:tcW w:w="989" w:type="dxa"/>
          </w:tcPr>
          <w:p w14:paraId="4A7E4AE1" w14:textId="73A4F635" w:rsidR="001E5B97" w:rsidRPr="00335940" w:rsidRDefault="001E5B97" w:rsidP="001016B5">
            <w:pPr>
              <w:jc w:val="right"/>
              <w:rPr>
                <w:color w:val="70AD47" w:themeColor="accent6"/>
              </w:rPr>
            </w:pPr>
            <w:r w:rsidRPr="00335940">
              <w:rPr>
                <w:color w:val="70AD47" w:themeColor="accent6"/>
              </w:rPr>
              <w:t>1</w:t>
            </w:r>
          </w:p>
        </w:tc>
        <w:tc>
          <w:tcPr>
            <w:tcW w:w="978" w:type="dxa"/>
          </w:tcPr>
          <w:p w14:paraId="6A0B894E" w14:textId="03F6B185" w:rsidR="001E5B97" w:rsidRPr="00335940" w:rsidRDefault="00335940" w:rsidP="001016B5">
            <w:pPr>
              <w:jc w:val="right"/>
              <w:rPr>
                <w:color w:val="70AD47" w:themeColor="accent6"/>
              </w:rPr>
            </w:pPr>
            <w:r>
              <w:rPr>
                <w:color w:val="70AD47" w:themeColor="accent6"/>
              </w:rPr>
              <w:t>2</w:t>
            </w:r>
          </w:p>
        </w:tc>
        <w:tc>
          <w:tcPr>
            <w:tcW w:w="887" w:type="dxa"/>
          </w:tcPr>
          <w:p w14:paraId="579F60EF" w14:textId="6EF4A8C0" w:rsidR="001E5B97" w:rsidRPr="00335940" w:rsidRDefault="001E5B97" w:rsidP="001016B5">
            <w:pPr>
              <w:jc w:val="right"/>
              <w:rPr>
                <w:color w:val="70AD47" w:themeColor="accent6"/>
              </w:rPr>
            </w:pPr>
            <w:r w:rsidRPr="00335940">
              <w:rPr>
                <w:color w:val="70AD47" w:themeColor="accent6"/>
              </w:rPr>
              <w:t>64</w:t>
            </w:r>
          </w:p>
        </w:tc>
        <w:tc>
          <w:tcPr>
            <w:tcW w:w="1108" w:type="dxa"/>
          </w:tcPr>
          <w:p w14:paraId="1856845F" w14:textId="4EF503FF" w:rsidR="001E5B97" w:rsidRPr="00335940" w:rsidRDefault="001E5B97" w:rsidP="001016B5">
            <w:pPr>
              <w:jc w:val="right"/>
              <w:rPr>
                <w:color w:val="70AD47" w:themeColor="accent6"/>
              </w:rPr>
            </w:pPr>
            <w:r w:rsidRPr="00335940">
              <w:rPr>
                <w:color w:val="70AD47" w:themeColor="accent6"/>
              </w:rPr>
              <w:t>tanh(x)</w:t>
            </w:r>
          </w:p>
        </w:tc>
        <w:tc>
          <w:tcPr>
            <w:tcW w:w="1603" w:type="dxa"/>
          </w:tcPr>
          <w:p w14:paraId="4A20F84B" w14:textId="3AD3E83D" w:rsidR="001E5B97" w:rsidRPr="00335940" w:rsidRDefault="001E5B97" w:rsidP="001016B5">
            <w:pPr>
              <w:jc w:val="right"/>
              <w:rPr>
                <w:color w:val="70AD47" w:themeColor="accent6"/>
              </w:rPr>
            </w:pPr>
            <w:r w:rsidRPr="00335940">
              <w:rPr>
                <w:color w:val="70AD47" w:themeColor="accent6"/>
              </w:rPr>
              <w:t>0,4</w:t>
            </w:r>
            <w:r w:rsidR="00335940">
              <w:rPr>
                <w:color w:val="70AD47" w:themeColor="accent6"/>
              </w:rPr>
              <w:t>534</w:t>
            </w:r>
          </w:p>
        </w:tc>
        <w:tc>
          <w:tcPr>
            <w:tcW w:w="1027" w:type="dxa"/>
          </w:tcPr>
          <w:p w14:paraId="4E22A360" w14:textId="45C94CD3" w:rsidR="001E5B97" w:rsidRPr="00335940" w:rsidRDefault="001E5B97" w:rsidP="001016B5">
            <w:pPr>
              <w:jc w:val="right"/>
              <w:rPr>
                <w:color w:val="70AD47" w:themeColor="accent6"/>
              </w:rPr>
            </w:pPr>
            <w:r w:rsidRPr="00335940">
              <w:rPr>
                <w:color w:val="70AD47" w:themeColor="accent6"/>
              </w:rPr>
              <w:t>11</w:t>
            </w:r>
          </w:p>
        </w:tc>
      </w:tr>
      <w:tr w:rsidR="001E5B97" w14:paraId="60D3E251" w14:textId="21E281CD" w:rsidTr="001E5B97">
        <w:tc>
          <w:tcPr>
            <w:tcW w:w="1537" w:type="dxa"/>
          </w:tcPr>
          <w:p w14:paraId="65560A2D" w14:textId="4A38CE45" w:rsidR="001E5B97" w:rsidRPr="00335940" w:rsidRDefault="001E5B97" w:rsidP="001016B5">
            <w:pPr>
              <w:jc w:val="right"/>
              <w:rPr>
                <w:color w:val="70AD47" w:themeColor="accent6"/>
              </w:rPr>
            </w:pPr>
            <w:r w:rsidRPr="00335940">
              <w:rPr>
                <w:color w:val="70AD47" w:themeColor="accent6"/>
              </w:rPr>
              <w:t>2s_1min_mm</w:t>
            </w:r>
          </w:p>
        </w:tc>
        <w:tc>
          <w:tcPr>
            <w:tcW w:w="933" w:type="dxa"/>
          </w:tcPr>
          <w:p w14:paraId="30D1510B" w14:textId="3E5056B4" w:rsidR="001E5B97" w:rsidRPr="00335940" w:rsidRDefault="001E5B97" w:rsidP="001016B5">
            <w:pPr>
              <w:jc w:val="right"/>
              <w:rPr>
                <w:color w:val="70AD47" w:themeColor="accent6"/>
              </w:rPr>
            </w:pPr>
            <w:r w:rsidRPr="00335940">
              <w:rPr>
                <w:color w:val="70AD47" w:themeColor="accent6"/>
              </w:rPr>
              <w:t>4</w:t>
            </w:r>
          </w:p>
        </w:tc>
        <w:tc>
          <w:tcPr>
            <w:tcW w:w="989" w:type="dxa"/>
          </w:tcPr>
          <w:p w14:paraId="691EE4AA" w14:textId="5107AD7B" w:rsidR="001E5B97" w:rsidRPr="00335940" w:rsidRDefault="001E5B97" w:rsidP="001016B5">
            <w:pPr>
              <w:jc w:val="right"/>
              <w:rPr>
                <w:color w:val="70AD47" w:themeColor="accent6"/>
              </w:rPr>
            </w:pPr>
            <w:r w:rsidRPr="00335940">
              <w:rPr>
                <w:color w:val="70AD47" w:themeColor="accent6"/>
              </w:rPr>
              <w:t>1</w:t>
            </w:r>
          </w:p>
        </w:tc>
        <w:tc>
          <w:tcPr>
            <w:tcW w:w="978" w:type="dxa"/>
          </w:tcPr>
          <w:p w14:paraId="61374D82" w14:textId="0170B6CA" w:rsidR="001E5B97" w:rsidRPr="00335940" w:rsidRDefault="001E5B97" w:rsidP="001016B5">
            <w:pPr>
              <w:jc w:val="right"/>
              <w:rPr>
                <w:color w:val="70AD47" w:themeColor="accent6"/>
              </w:rPr>
            </w:pPr>
            <w:r w:rsidRPr="00335940">
              <w:rPr>
                <w:color w:val="70AD47" w:themeColor="accent6"/>
              </w:rPr>
              <w:t>1</w:t>
            </w:r>
          </w:p>
        </w:tc>
        <w:tc>
          <w:tcPr>
            <w:tcW w:w="887" w:type="dxa"/>
          </w:tcPr>
          <w:p w14:paraId="21A568D1" w14:textId="3D713C90" w:rsidR="001E5B97" w:rsidRPr="00335940" w:rsidRDefault="001E5B97" w:rsidP="001016B5">
            <w:pPr>
              <w:jc w:val="right"/>
              <w:rPr>
                <w:color w:val="70AD47" w:themeColor="accent6"/>
              </w:rPr>
            </w:pPr>
            <w:r w:rsidRPr="00335940">
              <w:rPr>
                <w:color w:val="70AD47" w:themeColor="accent6"/>
              </w:rPr>
              <w:t>64</w:t>
            </w:r>
          </w:p>
        </w:tc>
        <w:tc>
          <w:tcPr>
            <w:tcW w:w="1108" w:type="dxa"/>
          </w:tcPr>
          <w:p w14:paraId="61B2E5AD" w14:textId="473614AC" w:rsidR="001E5B97" w:rsidRPr="00335940" w:rsidRDefault="001E5B97" w:rsidP="001016B5">
            <w:pPr>
              <w:jc w:val="right"/>
              <w:rPr>
                <w:color w:val="70AD47" w:themeColor="accent6"/>
              </w:rPr>
            </w:pPr>
            <w:r w:rsidRPr="00335940">
              <w:rPr>
                <w:color w:val="70AD47" w:themeColor="accent6"/>
              </w:rPr>
              <w:t>tanh(x)</w:t>
            </w:r>
          </w:p>
        </w:tc>
        <w:tc>
          <w:tcPr>
            <w:tcW w:w="1603" w:type="dxa"/>
          </w:tcPr>
          <w:p w14:paraId="27221031" w14:textId="185E3739" w:rsidR="001E5B97" w:rsidRPr="00335940" w:rsidRDefault="001E5B97" w:rsidP="001016B5">
            <w:pPr>
              <w:jc w:val="right"/>
              <w:rPr>
                <w:color w:val="70AD47" w:themeColor="accent6"/>
              </w:rPr>
            </w:pPr>
            <w:r w:rsidRPr="00335940">
              <w:rPr>
                <w:color w:val="70AD47" w:themeColor="accent6"/>
              </w:rPr>
              <w:t>0,4</w:t>
            </w:r>
            <w:r w:rsidR="00335940">
              <w:rPr>
                <w:color w:val="70AD47" w:themeColor="accent6"/>
              </w:rPr>
              <w:t>652</w:t>
            </w:r>
          </w:p>
        </w:tc>
        <w:tc>
          <w:tcPr>
            <w:tcW w:w="1027" w:type="dxa"/>
          </w:tcPr>
          <w:p w14:paraId="099A6CD8" w14:textId="532CCBE1" w:rsidR="001E5B97" w:rsidRPr="00335940" w:rsidRDefault="001E5B97" w:rsidP="001016B5">
            <w:pPr>
              <w:jc w:val="right"/>
              <w:rPr>
                <w:color w:val="70AD47" w:themeColor="accent6"/>
              </w:rPr>
            </w:pPr>
            <w:r w:rsidRPr="00335940">
              <w:rPr>
                <w:color w:val="70AD47" w:themeColor="accent6"/>
              </w:rPr>
              <w:t>12</w:t>
            </w:r>
          </w:p>
        </w:tc>
      </w:tr>
      <w:tr w:rsidR="001E5B97" w14:paraId="44D38ED3" w14:textId="044E4602" w:rsidTr="001E5B97">
        <w:tc>
          <w:tcPr>
            <w:tcW w:w="1537" w:type="dxa"/>
          </w:tcPr>
          <w:p w14:paraId="0F4BB128" w14:textId="12AB701F" w:rsidR="001E5B97" w:rsidRPr="00335940" w:rsidRDefault="001E5B97" w:rsidP="001016B5">
            <w:pPr>
              <w:jc w:val="right"/>
              <w:rPr>
                <w:color w:val="70AD47" w:themeColor="accent6"/>
              </w:rPr>
            </w:pPr>
            <w:r w:rsidRPr="00335940">
              <w:rPr>
                <w:color w:val="70AD47" w:themeColor="accent6"/>
              </w:rPr>
              <w:t>2s_2min_raw</w:t>
            </w:r>
          </w:p>
        </w:tc>
        <w:tc>
          <w:tcPr>
            <w:tcW w:w="933" w:type="dxa"/>
          </w:tcPr>
          <w:p w14:paraId="65D7FEB5" w14:textId="68D777C3" w:rsidR="001E5B97" w:rsidRPr="00335940" w:rsidRDefault="001E5B97" w:rsidP="001016B5">
            <w:pPr>
              <w:jc w:val="right"/>
              <w:rPr>
                <w:color w:val="70AD47" w:themeColor="accent6"/>
              </w:rPr>
            </w:pPr>
            <w:r w:rsidRPr="00335940">
              <w:rPr>
                <w:color w:val="70AD47" w:themeColor="accent6"/>
              </w:rPr>
              <w:t>4</w:t>
            </w:r>
          </w:p>
        </w:tc>
        <w:tc>
          <w:tcPr>
            <w:tcW w:w="989" w:type="dxa"/>
          </w:tcPr>
          <w:p w14:paraId="2A5341EB" w14:textId="58B1993A" w:rsidR="001E5B97" w:rsidRPr="00335940" w:rsidRDefault="00335940" w:rsidP="001016B5">
            <w:pPr>
              <w:jc w:val="right"/>
              <w:rPr>
                <w:color w:val="70AD47" w:themeColor="accent6"/>
              </w:rPr>
            </w:pPr>
            <w:r>
              <w:rPr>
                <w:color w:val="70AD47" w:themeColor="accent6"/>
              </w:rPr>
              <w:t>1</w:t>
            </w:r>
          </w:p>
        </w:tc>
        <w:tc>
          <w:tcPr>
            <w:tcW w:w="978" w:type="dxa"/>
          </w:tcPr>
          <w:p w14:paraId="571497E1" w14:textId="54E55B7C" w:rsidR="001E5B97" w:rsidRPr="00335940" w:rsidRDefault="001E5B97" w:rsidP="001016B5">
            <w:pPr>
              <w:jc w:val="right"/>
              <w:rPr>
                <w:color w:val="70AD47" w:themeColor="accent6"/>
              </w:rPr>
            </w:pPr>
            <w:r w:rsidRPr="00335940">
              <w:rPr>
                <w:color w:val="70AD47" w:themeColor="accent6"/>
              </w:rPr>
              <w:t>2</w:t>
            </w:r>
          </w:p>
        </w:tc>
        <w:tc>
          <w:tcPr>
            <w:tcW w:w="887" w:type="dxa"/>
          </w:tcPr>
          <w:p w14:paraId="4C1385D4" w14:textId="54E4E13C" w:rsidR="001E5B97" w:rsidRPr="00335940" w:rsidRDefault="001E5B97" w:rsidP="001016B5">
            <w:pPr>
              <w:jc w:val="right"/>
              <w:rPr>
                <w:color w:val="70AD47" w:themeColor="accent6"/>
              </w:rPr>
            </w:pPr>
            <w:r w:rsidRPr="00335940">
              <w:rPr>
                <w:color w:val="70AD47" w:themeColor="accent6"/>
              </w:rPr>
              <w:t>64</w:t>
            </w:r>
          </w:p>
        </w:tc>
        <w:tc>
          <w:tcPr>
            <w:tcW w:w="1108" w:type="dxa"/>
          </w:tcPr>
          <w:p w14:paraId="2401EFDB" w14:textId="269A97AC" w:rsidR="001E5B97" w:rsidRPr="00335940" w:rsidRDefault="001E5B97" w:rsidP="001016B5">
            <w:pPr>
              <w:jc w:val="right"/>
              <w:rPr>
                <w:color w:val="70AD47" w:themeColor="accent6"/>
              </w:rPr>
            </w:pPr>
            <w:r w:rsidRPr="00335940">
              <w:rPr>
                <w:color w:val="70AD47" w:themeColor="accent6"/>
              </w:rPr>
              <w:t>tanh(x)</w:t>
            </w:r>
          </w:p>
        </w:tc>
        <w:tc>
          <w:tcPr>
            <w:tcW w:w="1603" w:type="dxa"/>
          </w:tcPr>
          <w:p w14:paraId="795B763A" w14:textId="7768105A" w:rsidR="001E5B97" w:rsidRPr="00335940" w:rsidRDefault="001E5B97" w:rsidP="001016B5">
            <w:pPr>
              <w:jc w:val="right"/>
              <w:rPr>
                <w:color w:val="70AD47" w:themeColor="accent6"/>
              </w:rPr>
            </w:pPr>
            <w:r w:rsidRPr="00335940">
              <w:rPr>
                <w:color w:val="70AD47" w:themeColor="accent6"/>
              </w:rPr>
              <w:t>0,4</w:t>
            </w:r>
            <w:r w:rsidR="00335940">
              <w:rPr>
                <w:color w:val="70AD47" w:themeColor="accent6"/>
              </w:rPr>
              <w:t>282</w:t>
            </w:r>
          </w:p>
        </w:tc>
        <w:tc>
          <w:tcPr>
            <w:tcW w:w="1027" w:type="dxa"/>
          </w:tcPr>
          <w:p w14:paraId="49E05C4B" w14:textId="0F1D4096" w:rsidR="001E5B97" w:rsidRPr="00335940" w:rsidRDefault="001E5B97" w:rsidP="001016B5">
            <w:pPr>
              <w:jc w:val="right"/>
              <w:rPr>
                <w:color w:val="70AD47" w:themeColor="accent6"/>
              </w:rPr>
            </w:pPr>
            <w:r w:rsidRPr="00335940">
              <w:rPr>
                <w:color w:val="70AD47" w:themeColor="accent6"/>
              </w:rPr>
              <w:t>3</w:t>
            </w:r>
          </w:p>
        </w:tc>
      </w:tr>
      <w:tr w:rsidR="001E5B97" w14:paraId="2C599E62" w14:textId="3F419179" w:rsidTr="001E5B97">
        <w:tc>
          <w:tcPr>
            <w:tcW w:w="1537" w:type="dxa"/>
          </w:tcPr>
          <w:p w14:paraId="1B1D9AF9" w14:textId="61107A39" w:rsidR="001E5B97" w:rsidRPr="004A390F" w:rsidRDefault="001E5B97" w:rsidP="001016B5">
            <w:pPr>
              <w:jc w:val="right"/>
            </w:pPr>
            <w:r w:rsidRPr="004A390F">
              <w:t>2s_2min_mm</w:t>
            </w:r>
          </w:p>
        </w:tc>
        <w:tc>
          <w:tcPr>
            <w:tcW w:w="933" w:type="dxa"/>
          </w:tcPr>
          <w:p w14:paraId="59CEF69B" w14:textId="43762656" w:rsidR="001E5B97" w:rsidRPr="004A390F" w:rsidRDefault="001E5B97" w:rsidP="001016B5">
            <w:pPr>
              <w:jc w:val="right"/>
            </w:pPr>
            <w:r w:rsidRPr="004A390F">
              <w:t>4</w:t>
            </w:r>
          </w:p>
        </w:tc>
        <w:tc>
          <w:tcPr>
            <w:tcW w:w="989" w:type="dxa"/>
          </w:tcPr>
          <w:p w14:paraId="73D78254" w14:textId="4DDFD1BF" w:rsidR="001E5B97" w:rsidRPr="004A390F" w:rsidRDefault="001E5B97" w:rsidP="001016B5">
            <w:pPr>
              <w:jc w:val="right"/>
            </w:pPr>
            <w:r w:rsidRPr="004A390F">
              <w:t>1</w:t>
            </w:r>
          </w:p>
        </w:tc>
        <w:tc>
          <w:tcPr>
            <w:tcW w:w="978" w:type="dxa"/>
          </w:tcPr>
          <w:p w14:paraId="2DAFD18B" w14:textId="202A55DD" w:rsidR="001E5B97" w:rsidRPr="004A390F" w:rsidRDefault="001E5B97" w:rsidP="001016B5">
            <w:pPr>
              <w:jc w:val="right"/>
            </w:pPr>
            <w:r w:rsidRPr="004A390F">
              <w:t>2</w:t>
            </w:r>
          </w:p>
        </w:tc>
        <w:tc>
          <w:tcPr>
            <w:tcW w:w="887" w:type="dxa"/>
          </w:tcPr>
          <w:p w14:paraId="4D06933E" w14:textId="77615848" w:rsidR="001E5B97" w:rsidRPr="004A390F" w:rsidRDefault="001E5B97" w:rsidP="001016B5">
            <w:pPr>
              <w:jc w:val="right"/>
            </w:pPr>
            <w:r w:rsidRPr="004A390F">
              <w:t>128</w:t>
            </w:r>
          </w:p>
        </w:tc>
        <w:tc>
          <w:tcPr>
            <w:tcW w:w="1108" w:type="dxa"/>
          </w:tcPr>
          <w:p w14:paraId="104B91E2" w14:textId="4E97182C" w:rsidR="001E5B97" w:rsidRPr="004A390F" w:rsidRDefault="001E5B97" w:rsidP="001016B5">
            <w:pPr>
              <w:jc w:val="right"/>
            </w:pPr>
            <w:r w:rsidRPr="004A390F">
              <w:t>tanh(x)</w:t>
            </w:r>
          </w:p>
        </w:tc>
        <w:tc>
          <w:tcPr>
            <w:tcW w:w="1603" w:type="dxa"/>
          </w:tcPr>
          <w:p w14:paraId="3E285535" w14:textId="2A6D04A3" w:rsidR="001E5B97" w:rsidRPr="004A390F" w:rsidRDefault="001E5B97" w:rsidP="001016B5">
            <w:pPr>
              <w:jc w:val="right"/>
            </w:pPr>
            <w:r w:rsidRPr="004A390F">
              <w:t>0,4368</w:t>
            </w:r>
          </w:p>
        </w:tc>
        <w:tc>
          <w:tcPr>
            <w:tcW w:w="1027" w:type="dxa"/>
          </w:tcPr>
          <w:p w14:paraId="51769BD5" w14:textId="732C4B79" w:rsidR="001E5B97" w:rsidRPr="004A390F" w:rsidRDefault="001E5B97" w:rsidP="001016B5">
            <w:pPr>
              <w:jc w:val="right"/>
            </w:pPr>
            <w:r>
              <w:t>6</w:t>
            </w:r>
          </w:p>
        </w:tc>
      </w:tr>
      <w:tr w:rsidR="001E5B97" w14:paraId="45168589" w14:textId="4E452227" w:rsidTr="001E5B97">
        <w:tc>
          <w:tcPr>
            <w:tcW w:w="1537" w:type="dxa"/>
          </w:tcPr>
          <w:p w14:paraId="444AC199" w14:textId="3B63EE9A" w:rsidR="001E5B97" w:rsidRPr="001016B5" w:rsidRDefault="001E5B97" w:rsidP="001016B5">
            <w:pPr>
              <w:jc w:val="right"/>
            </w:pPr>
            <w:r w:rsidRPr="001016B5">
              <w:t>2s_4min_raw</w:t>
            </w:r>
          </w:p>
        </w:tc>
        <w:tc>
          <w:tcPr>
            <w:tcW w:w="933" w:type="dxa"/>
          </w:tcPr>
          <w:p w14:paraId="02F1DFEE" w14:textId="56A50607" w:rsidR="001E5B97" w:rsidRPr="00002277" w:rsidRDefault="001E5B97" w:rsidP="001016B5">
            <w:pPr>
              <w:jc w:val="right"/>
            </w:pPr>
            <w:r w:rsidRPr="00002277">
              <w:t>2</w:t>
            </w:r>
          </w:p>
        </w:tc>
        <w:tc>
          <w:tcPr>
            <w:tcW w:w="989" w:type="dxa"/>
          </w:tcPr>
          <w:p w14:paraId="14285CAB" w14:textId="6894D04B" w:rsidR="001E5B97" w:rsidRPr="00002277" w:rsidRDefault="001E5B97" w:rsidP="001016B5">
            <w:pPr>
              <w:jc w:val="right"/>
            </w:pPr>
            <w:r w:rsidRPr="00002277">
              <w:t>2</w:t>
            </w:r>
          </w:p>
        </w:tc>
        <w:tc>
          <w:tcPr>
            <w:tcW w:w="978" w:type="dxa"/>
          </w:tcPr>
          <w:p w14:paraId="6B77D03B" w14:textId="739A9B0D" w:rsidR="001E5B97" w:rsidRPr="00002277" w:rsidRDefault="001E5B97" w:rsidP="001016B5">
            <w:pPr>
              <w:jc w:val="right"/>
            </w:pPr>
            <w:r w:rsidRPr="00002277">
              <w:t>2</w:t>
            </w:r>
          </w:p>
        </w:tc>
        <w:tc>
          <w:tcPr>
            <w:tcW w:w="887" w:type="dxa"/>
          </w:tcPr>
          <w:p w14:paraId="6E7C5C8B" w14:textId="7B19FEA0" w:rsidR="001E5B97" w:rsidRPr="00002277" w:rsidRDefault="001E5B97" w:rsidP="001016B5">
            <w:pPr>
              <w:jc w:val="right"/>
            </w:pPr>
            <w:r w:rsidRPr="00002277">
              <w:t>64</w:t>
            </w:r>
          </w:p>
        </w:tc>
        <w:tc>
          <w:tcPr>
            <w:tcW w:w="1108" w:type="dxa"/>
          </w:tcPr>
          <w:p w14:paraId="33F73D1A" w14:textId="7239977B" w:rsidR="001E5B97" w:rsidRPr="00002277" w:rsidRDefault="001E5B97" w:rsidP="001016B5">
            <w:pPr>
              <w:jc w:val="right"/>
            </w:pPr>
            <w:r w:rsidRPr="00002277">
              <w:t>tanh(x)</w:t>
            </w:r>
          </w:p>
        </w:tc>
        <w:tc>
          <w:tcPr>
            <w:tcW w:w="1603" w:type="dxa"/>
          </w:tcPr>
          <w:p w14:paraId="2EEFEAFC" w14:textId="5DAC8B3F" w:rsidR="001E5B97" w:rsidRPr="00002277" w:rsidRDefault="001E5B97" w:rsidP="001016B5">
            <w:pPr>
              <w:jc w:val="right"/>
            </w:pPr>
            <w:r w:rsidRPr="00002277">
              <w:t>0,3263</w:t>
            </w:r>
          </w:p>
        </w:tc>
        <w:tc>
          <w:tcPr>
            <w:tcW w:w="1027" w:type="dxa"/>
          </w:tcPr>
          <w:p w14:paraId="4D3C21F6" w14:textId="29167D31" w:rsidR="001E5B97" w:rsidRPr="00002277" w:rsidRDefault="001E5B97" w:rsidP="001016B5">
            <w:pPr>
              <w:jc w:val="right"/>
            </w:pPr>
            <w:r>
              <w:t>1</w:t>
            </w:r>
          </w:p>
        </w:tc>
      </w:tr>
      <w:tr w:rsidR="001E5B97" w14:paraId="1EE164DE" w14:textId="16EFB482" w:rsidTr="001E5B97">
        <w:tc>
          <w:tcPr>
            <w:tcW w:w="1537" w:type="dxa"/>
          </w:tcPr>
          <w:p w14:paraId="01590EBE" w14:textId="3FD1C021" w:rsidR="001E5B97" w:rsidRPr="001016B5" w:rsidRDefault="001E5B97" w:rsidP="00040D14">
            <w:pPr>
              <w:jc w:val="right"/>
            </w:pPr>
            <w:r w:rsidRPr="001016B5">
              <w:t>2s_4min_mm</w:t>
            </w:r>
          </w:p>
        </w:tc>
        <w:tc>
          <w:tcPr>
            <w:tcW w:w="933" w:type="dxa"/>
          </w:tcPr>
          <w:p w14:paraId="50973623" w14:textId="034D18FF" w:rsidR="001E5B97" w:rsidRDefault="001E5B97" w:rsidP="00040D14">
            <w:pPr>
              <w:jc w:val="right"/>
            </w:pPr>
            <w:r>
              <w:t>2</w:t>
            </w:r>
          </w:p>
        </w:tc>
        <w:tc>
          <w:tcPr>
            <w:tcW w:w="989" w:type="dxa"/>
          </w:tcPr>
          <w:p w14:paraId="5404AF83" w14:textId="3FC49B25" w:rsidR="001E5B97" w:rsidRDefault="001E5B97" w:rsidP="00040D14">
            <w:pPr>
              <w:jc w:val="right"/>
            </w:pPr>
            <w:r>
              <w:t>1</w:t>
            </w:r>
          </w:p>
        </w:tc>
        <w:tc>
          <w:tcPr>
            <w:tcW w:w="978" w:type="dxa"/>
          </w:tcPr>
          <w:p w14:paraId="52CE0EE1" w14:textId="7480B03C" w:rsidR="001E5B97" w:rsidRDefault="001E5B97" w:rsidP="00040D14">
            <w:pPr>
              <w:jc w:val="right"/>
            </w:pPr>
            <w:r>
              <w:t>2</w:t>
            </w:r>
          </w:p>
        </w:tc>
        <w:tc>
          <w:tcPr>
            <w:tcW w:w="887" w:type="dxa"/>
          </w:tcPr>
          <w:p w14:paraId="461DA2DB" w14:textId="07F5DDD2" w:rsidR="001E5B97" w:rsidRDefault="001E5B97" w:rsidP="00040D14">
            <w:pPr>
              <w:jc w:val="right"/>
            </w:pPr>
            <w:r>
              <w:t>128</w:t>
            </w:r>
          </w:p>
        </w:tc>
        <w:tc>
          <w:tcPr>
            <w:tcW w:w="1108" w:type="dxa"/>
          </w:tcPr>
          <w:p w14:paraId="79FD9295" w14:textId="2E1402D6" w:rsidR="001E5B97" w:rsidRDefault="001E5B97" w:rsidP="00040D14">
            <w:pPr>
              <w:jc w:val="right"/>
            </w:pPr>
            <w:r>
              <w:t>tanh(x)</w:t>
            </w:r>
          </w:p>
        </w:tc>
        <w:tc>
          <w:tcPr>
            <w:tcW w:w="1603" w:type="dxa"/>
          </w:tcPr>
          <w:p w14:paraId="0FED54F8" w14:textId="636B39CD" w:rsidR="001E5B97" w:rsidRDefault="001E5B97" w:rsidP="00040D14">
            <w:pPr>
              <w:jc w:val="right"/>
            </w:pPr>
            <w:r w:rsidRPr="00C96011">
              <w:t>0</w:t>
            </w:r>
            <w:r>
              <w:t>,</w:t>
            </w:r>
            <w:r w:rsidRPr="00C96011">
              <w:t>361</w:t>
            </w:r>
            <w:r>
              <w:t>5</w:t>
            </w:r>
          </w:p>
        </w:tc>
        <w:tc>
          <w:tcPr>
            <w:tcW w:w="1027" w:type="dxa"/>
          </w:tcPr>
          <w:p w14:paraId="04ECA66A" w14:textId="139955D0" w:rsidR="001E5B97" w:rsidRPr="00C96011" w:rsidRDefault="001E5B97" w:rsidP="00040D14">
            <w:pPr>
              <w:jc w:val="right"/>
            </w:pPr>
            <w:r>
              <w:t>2</w:t>
            </w:r>
          </w:p>
        </w:tc>
      </w:tr>
    </w:tbl>
    <w:p w14:paraId="180E8506" w14:textId="0B4379E1" w:rsidR="004001F2" w:rsidRPr="004001F2" w:rsidRDefault="00A71833" w:rsidP="00A71833">
      <w:pPr>
        <w:pStyle w:val="Beschriftung"/>
        <w:jc w:val="center"/>
      </w:pPr>
      <w:bookmarkStart w:id="88" w:name="_Toc141882857"/>
      <w:r>
        <w:t xml:space="preserve">Tab.  </w:t>
      </w:r>
      <w:fldSimple w:instr=" SEQ Tab._ \* ARABIC ">
        <w:r w:rsidR="004B46A7">
          <w:rPr>
            <w:noProof/>
          </w:rPr>
          <w:t>8</w:t>
        </w:r>
      </w:fldSimple>
      <w:r>
        <w:t xml:space="preserve">: Ergebnisse der </w:t>
      </w:r>
      <w:r w:rsidR="00E72290">
        <w:t>Gittersuche für das Rekurrente Neuronale Netzwerk</w:t>
      </w:r>
      <w:bookmarkEnd w:id="88"/>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89" w:name="_Toc141882823"/>
      <w:r>
        <w:lastRenderedPageBreak/>
        <w:t>Evaluierung</w:t>
      </w:r>
      <w:r w:rsidR="00436DC8">
        <w:t xml:space="preserve"> </w:t>
      </w:r>
      <w:r w:rsidR="00436DC8" w:rsidRPr="00436DC8">
        <w:rPr>
          <w:color w:val="FF0000"/>
        </w:rPr>
        <w:t>und Diskussion</w:t>
      </w:r>
      <w:bookmarkEnd w:id="89"/>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0" w:name="_Toc141882824"/>
      <w:r w:rsidRPr="002D6A27">
        <w:lastRenderedPageBreak/>
        <w:t>Zusammenfassung und Ausblick</w:t>
      </w:r>
      <w:bookmarkEnd w:id="90"/>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1" w:name="_Toc141882825"/>
      <w:r w:rsidRPr="002D6A27">
        <w:lastRenderedPageBreak/>
        <w:t>Quellenverzeichnis</w:t>
      </w:r>
      <w:bookmarkEnd w:id="91"/>
    </w:p>
    <w:sdt>
      <w:sdtPr>
        <w:tag w:val="CitaviBibliography"/>
        <w:id w:val="-586609109"/>
        <w:placeholder>
          <w:docPart w:val="DefaultPlaceholder_-1854013440"/>
        </w:placeholder>
      </w:sdtPr>
      <w:sdtContent>
        <w:p w14:paraId="0EBAC5D7" w14:textId="77777777" w:rsidR="00DA287A" w:rsidRDefault="00814669" w:rsidP="00DA287A">
          <w:pPr>
            <w:pStyle w:val="CitaviBibliographyEntry"/>
          </w:pPr>
          <w:r>
            <w:fldChar w:fldCharType="begin"/>
          </w:r>
          <w:r w:rsidRPr="00D76C2B">
            <w:rPr>
              <w:lang w:val="en-GB"/>
            </w:rPr>
            <w:instrText>ADDIN CitaviBibliography</w:instrText>
          </w:r>
          <w:r>
            <w:fldChar w:fldCharType="separate"/>
          </w:r>
          <w:r w:rsidR="00DA287A" w:rsidRPr="00DA287A">
            <w:rPr>
              <w:lang w:val="en-GB"/>
            </w:rPr>
            <w:t>[1]</w:t>
          </w:r>
          <w:r w:rsidR="00DA287A" w:rsidRPr="00DA287A">
            <w:rPr>
              <w:lang w:val="en-GB"/>
            </w:rPr>
            <w:tab/>
          </w:r>
          <w:bookmarkStart w:id="92" w:name="_CTVL0013603186579b04970937f6064970cd1d3"/>
          <w:r w:rsidR="00DA287A" w:rsidRPr="00DA287A">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DA287A" w:rsidRPr="00DA287A">
            <w:rPr>
              <w:lang w:val="en-GB"/>
            </w:rPr>
            <w:t>Zugriff</w:t>
          </w:r>
          <w:proofErr w:type="spellEnd"/>
          <w:r w:rsidR="00DA287A" w:rsidRPr="00DA287A">
            <w:rPr>
              <w:lang w:val="en-GB"/>
            </w:rPr>
            <w:t xml:space="preserve"> am: 20. </w:t>
          </w:r>
          <w:r w:rsidR="00DA287A">
            <w:t>Juni 2023).</w:t>
          </w:r>
        </w:p>
        <w:bookmarkEnd w:id="92"/>
        <w:p w14:paraId="31AB8690" w14:textId="77777777" w:rsidR="00DA287A" w:rsidRDefault="00DA287A" w:rsidP="00DA287A">
          <w:pPr>
            <w:pStyle w:val="CitaviBibliographyEntry"/>
          </w:pPr>
          <w:r>
            <w:t>[2]</w:t>
          </w:r>
          <w:r>
            <w:tab/>
          </w:r>
          <w:bookmarkStart w:id="93" w:name="_CTVL0016714e6a8b31e4393921c2efbbda8587a"/>
          <w:r>
            <w:t>IZK. „5GKC: 5G basiertes Testfeld für das automatisierte Fahren.” https://​5gkc.net​/​ (Zugriff am: 20. Juni 2023).</w:t>
          </w:r>
        </w:p>
        <w:bookmarkEnd w:id="93"/>
        <w:p w14:paraId="02DF46C1" w14:textId="77777777" w:rsidR="00DA287A" w:rsidRDefault="00DA287A" w:rsidP="00DA287A">
          <w:pPr>
            <w:pStyle w:val="CitaviBibliographyEntry"/>
          </w:pPr>
          <w:r>
            <w:t>[3]</w:t>
          </w:r>
          <w:r>
            <w:tab/>
          </w:r>
          <w:bookmarkStart w:id="94"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94"/>
          <w:r>
            <w:t xml:space="preserve"> </w:t>
          </w:r>
          <w:r w:rsidRPr="00DA287A">
            <w:rPr>
              <w:i/>
            </w:rPr>
            <w:t xml:space="preserve">Handbuch Fahrerassistenzsysteme: Grundlagen, Komponenten und Systeme für aktive Sicherheit und Komfort, </w:t>
          </w:r>
          <w:r w:rsidRPr="00DA287A">
            <w:t>3. Aufl. (ATZ/MTZ-Fachbuch). Wiesbaden: Springer Vieweg, 2015. [Online]. Verfügbar unter: https://​ebookcentral.proquest.com​/​lib/​kxp/​detail.action​?​docID=​1997888</w:t>
          </w:r>
        </w:p>
        <w:p w14:paraId="20B5865E" w14:textId="77777777" w:rsidR="00DA287A" w:rsidRPr="00DA287A" w:rsidRDefault="00DA287A" w:rsidP="00DA287A">
          <w:pPr>
            <w:pStyle w:val="CitaviBibliographyEntry"/>
            <w:rPr>
              <w:lang w:val="en-GB"/>
            </w:rPr>
          </w:pPr>
          <w:r w:rsidRPr="00DA287A">
            <w:rPr>
              <w:lang w:val="en-GB"/>
            </w:rPr>
            <w:t>[4]</w:t>
          </w:r>
          <w:r w:rsidRPr="00DA287A">
            <w:rPr>
              <w:lang w:val="en-GB"/>
            </w:rPr>
            <w:tab/>
          </w:r>
          <w:bookmarkStart w:id="95" w:name="_CTVL001c3ad1922bbaa4690a18753c802f82bad"/>
          <w:r w:rsidRPr="00DA287A">
            <w:rPr>
              <w:lang w:val="en-GB"/>
            </w:rPr>
            <w:t>E. D. Kaplan und C. J. Hegarty,</w:t>
          </w:r>
          <w:bookmarkEnd w:id="95"/>
          <w:r w:rsidRPr="00DA287A">
            <w:rPr>
              <w:lang w:val="en-GB"/>
            </w:rPr>
            <w:t xml:space="preserve"> </w:t>
          </w:r>
          <w:r w:rsidRPr="00DA287A">
            <w:rPr>
              <w:i/>
              <w:lang w:val="en-GB"/>
            </w:rPr>
            <w:t xml:space="preserve">Understanding GPS/GNSS: Principles and applications </w:t>
          </w:r>
          <w:r w:rsidRPr="00DA287A">
            <w:rPr>
              <w:lang w:val="en-GB"/>
            </w:rPr>
            <w:t>(GNSS technology and applications series). Boston, London: Artech House, 2017.</w:t>
          </w:r>
        </w:p>
        <w:p w14:paraId="43FA4111" w14:textId="77777777" w:rsidR="00DA287A" w:rsidRDefault="00DA287A" w:rsidP="00DA287A">
          <w:pPr>
            <w:pStyle w:val="CitaviBibliographyEntry"/>
          </w:pPr>
          <w:r w:rsidRPr="00DA287A">
            <w:rPr>
              <w:lang w:val="en-GB"/>
            </w:rPr>
            <w:t>[5]</w:t>
          </w:r>
          <w:r w:rsidRPr="00DA287A">
            <w:rPr>
              <w:lang w:val="en-GB"/>
            </w:rPr>
            <w:tab/>
          </w:r>
          <w:bookmarkStart w:id="96" w:name="_CTVL0017f104fa0073b4b0bb636bb25d3fae8ee"/>
          <w:r w:rsidRPr="00DA287A">
            <w:rPr>
              <w:lang w:val="en-GB"/>
            </w:rPr>
            <w:t>Wikipedia. „</w:t>
          </w:r>
          <w:proofErr w:type="spellStart"/>
          <w:r w:rsidRPr="00DA287A">
            <w:rPr>
              <w:lang w:val="en-GB"/>
            </w:rPr>
            <w:t>Globales</w:t>
          </w:r>
          <w:proofErr w:type="spellEnd"/>
          <w:r w:rsidRPr="00DA287A">
            <w:rPr>
              <w:lang w:val="en-GB"/>
            </w:rPr>
            <w:t xml:space="preserve"> </w:t>
          </w:r>
          <w:proofErr w:type="spellStart"/>
          <w:r w:rsidRPr="00DA287A">
            <w:rPr>
              <w:lang w:val="en-GB"/>
            </w:rPr>
            <w:t>Navigationssatellitensystem</w:t>
          </w:r>
          <w:proofErr w:type="spellEnd"/>
          <w:r w:rsidRPr="00DA287A">
            <w:rPr>
              <w:lang w:val="en-GB"/>
            </w:rPr>
            <w:t>.” https://​de.wikipedia.org​/​w/​index.php​?​title=​Globales_Navigationssatellitensystem&amp;​oldid=​233312836 (</w:t>
          </w:r>
          <w:proofErr w:type="spellStart"/>
          <w:r w:rsidRPr="00DA287A">
            <w:rPr>
              <w:lang w:val="en-GB"/>
            </w:rPr>
            <w:t>Zugriff</w:t>
          </w:r>
          <w:proofErr w:type="spellEnd"/>
          <w:r w:rsidRPr="00DA287A">
            <w:rPr>
              <w:lang w:val="en-GB"/>
            </w:rPr>
            <w:t xml:space="preserve"> am: 22. </w:t>
          </w:r>
          <w:r>
            <w:t>Juni 2023).</w:t>
          </w:r>
        </w:p>
        <w:bookmarkEnd w:id="96"/>
        <w:p w14:paraId="169888DF" w14:textId="77777777" w:rsidR="00DA287A" w:rsidRPr="00DA287A" w:rsidRDefault="00DA287A" w:rsidP="00DA287A">
          <w:pPr>
            <w:pStyle w:val="CitaviBibliographyEntry"/>
            <w:rPr>
              <w:lang w:val="en-GB"/>
            </w:rPr>
          </w:pPr>
          <w:r>
            <w:t>[6]</w:t>
          </w:r>
          <w:r>
            <w:tab/>
          </w:r>
          <w:bookmarkStart w:id="97" w:name="_CTVL0017f51b3d680c746ea8881fa17a94c35b4"/>
          <w:proofErr w:type="spellStart"/>
          <w:r>
            <w:t>magicmaps</w:t>
          </w:r>
          <w:proofErr w:type="spellEnd"/>
          <w:r>
            <w:t>. „Wie funktioniert Satellitennavigation?” https://​www.magicmaps.de​/​gnss-​wissen/​wie-​funktioniert-​gps/​?​</w:t>
          </w:r>
          <w:r w:rsidRPr="00DA287A">
            <w:rPr>
              <w:lang w:val="en-GB"/>
            </w:rPr>
            <w:t>L=​0 (</w:t>
          </w:r>
          <w:proofErr w:type="spellStart"/>
          <w:r w:rsidRPr="00DA287A">
            <w:rPr>
              <w:lang w:val="en-GB"/>
            </w:rPr>
            <w:t>Zugriff</w:t>
          </w:r>
          <w:proofErr w:type="spellEnd"/>
          <w:r w:rsidRPr="00DA287A">
            <w:rPr>
              <w:lang w:val="en-GB"/>
            </w:rPr>
            <w:t xml:space="preserve"> am: 22. Juni 2023).</w:t>
          </w:r>
        </w:p>
        <w:bookmarkEnd w:id="97"/>
        <w:p w14:paraId="1DB2C08D" w14:textId="77777777" w:rsidR="00DA287A" w:rsidRPr="00DA287A" w:rsidRDefault="00DA287A" w:rsidP="00DA287A">
          <w:pPr>
            <w:pStyle w:val="CitaviBibliographyEntry"/>
            <w:rPr>
              <w:lang w:val="en-GB"/>
            </w:rPr>
          </w:pPr>
          <w:r w:rsidRPr="00DA287A">
            <w:rPr>
              <w:lang w:val="en-GB"/>
            </w:rPr>
            <w:t>[7]</w:t>
          </w:r>
          <w:r w:rsidRPr="00DA287A">
            <w:rPr>
              <w:lang w:val="en-GB"/>
            </w:rPr>
            <w:tab/>
          </w:r>
          <w:bookmarkStart w:id="98" w:name="_CTVL001a21226a1a8b144fb993f0ad3fb6ffba8"/>
          <w:r w:rsidRPr="00DA287A">
            <w:rPr>
              <w:lang w:val="en-GB"/>
            </w:rPr>
            <w:t>S. Saki und T. Hagen, „A Practical Guide to an Open-Source Map-Matching Approach for Big GPS Data,“</w:t>
          </w:r>
          <w:bookmarkEnd w:id="98"/>
          <w:r w:rsidRPr="00DA287A">
            <w:rPr>
              <w:lang w:val="en-GB"/>
            </w:rPr>
            <w:t xml:space="preserve"> </w:t>
          </w:r>
          <w:r w:rsidRPr="00DA287A">
            <w:rPr>
              <w:i/>
              <w:lang w:val="en-GB"/>
            </w:rPr>
            <w:t>SN COMPUT. SCI.</w:t>
          </w:r>
          <w:r w:rsidRPr="00DA287A">
            <w:rPr>
              <w:lang w:val="en-GB"/>
            </w:rPr>
            <w:t xml:space="preserve">, Jg. 3, Nr. 5, 2022, </w:t>
          </w:r>
          <w:proofErr w:type="spellStart"/>
          <w:r w:rsidRPr="00DA287A">
            <w:rPr>
              <w:lang w:val="en-GB"/>
            </w:rPr>
            <w:t>doi</w:t>
          </w:r>
          <w:proofErr w:type="spellEnd"/>
          <w:r w:rsidRPr="00DA287A">
            <w:rPr>
              <w:lang w:val="en-GB"/>
            </w:rPr>
            <w:t>: 10.1007/s42979-022-01340-5.</w:t>
          </w:r>
        </w:p>
        <w:p w14:paraId="53C0AD85" w14:textId="77777777" w:rsidR="00DA287A" w:rsidRDefault="00DA287A" w:rsidP="00DA287A">
          <w:pPr>
            <w:pStyle w:val="CitaviBibliographyEntry"/>
          </w:pPr>
          <w:r w:rsidRPr="00DA287A">
            <w:rPr>
              <w:lang w:val="en-GB"/>
            </w:rPr>
            <w:t>[8]</w:t>
          </w:r>
          <w:r w:rsidRPr="00DA287A">
            <w:rPr>
              <w:lang w:val="en-GB"/>
            </w:rPr>
            <w:tab/>
          </w:r>
          <w:bookmarkStart w:id="99" w:name="_CTVL001b467f668897941c7a2bb98db80ada867"/>
          <w:r w:rsidRPr="00DA287A">
            <w:rPr>
              <w:lang w:val="en-GB"/>
            </w:rPr>
            <w:t xml:space="preserve">P. Chao, Y. Xu, W. Hua und X. Zhou, „A Survey on Map-Matching Algorithms,“ </w:t>
          </w:r>
          <w:proofErr w:type="spellStart"/>
          <w:r w:rsidRPr="00DA287A">
            <w:rPr>
              <w:lang w:val="en-GB"/>
            </w:rPr>
            <w:t>Okt</w:t>
          </w:r>
          <w:proofErr w:type="spellEnd"/>
          <w:r w:rsidRPr="00DA287A">
            <w:rPr>
              <w:lang w:val="en-GB"/>
            </w:rPr>
            <w:t xml:space="preserve">. 2019. </w:t>
          </w:r>
          <w:r>
            <w:t>[Online]. Verfügbar unter: https://​arxiv.org​/​pdf/​1910.13065</w:t>
          </w:r>
        </w:p>
        <w:bookmarkEnd w:id="99"/>
        <w:p w14:paraId="0DC8A20A" w14:textId="77777777" w:rsidR="00DA287A" w:rsidRDefault="00DA287A" w:rsidP="00DA287A">
          <w:pPr>
            <w:pStyle w:val="CitaviBibliographyEntry"/>
          </w:pPr>
          <w:r>
            <w:t>[9]</w:t>
          </w:r>
          <w:r>
            <w:tab/>
          </w:r>
          <w:bookmarkStart w:id="100"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scientist)&amp;​oldid=​1149301740 (Zugriff am: 26. Juni 2023).</w:t>
          </w:r>
        </w:p>
        <w:bookmarkEnd w:id="100"/>
        <w:p w14:paraId="6CC9FFCC" w14:textId="77777777" w:rsidR="00DA287A" w:rsidRPr="00DA287A" w:rsidRDefault="00DA287A" w:rsidP="00DA287A">
          <w:pPr>
            <w:pStyle w:val="CitaviBibliographyEntry"/>
            <w:rPr>
              <w:lang w:val="en-GB"/>
            </w:rPr>
          </w:pPr>
          <w:r>
            <w:t>[10]</w:t>
          </w:r>
          <w:r>
            <w:tab/>
          </w:r>
          <w:bookmarkStart w:id="101" w:name="_CTVL0013d992f5979ee4145a2f7e5b22d949ea3"/>
          <w:r>
            <w:t xml:space="preserve">A. </w:t>
          </w:r>
          <w:proofErr w:type="spellStart"/>
          <w:r>
            <w:t>Géron</w:t>
          </w:r>
          <w:proofErr w:type="spellEnd"/>
          <w:r>
            <w:t>,</w:t>
          </w:r>
          <w:bookmarkEnd w:id="101"/>
          <w:r>
            <w:t xml:space="preserve"> </w:t>
          </w:r>
          <w:r w:rsidRPr="00DA287A">
            <w:rPr>
              <w:i/>
            </w:rPr>
            <w:t xml:space="preserve">Praxiseinstieg Machine Learning mit Scikit-Learn, Keras und TensorFlow: Konzepte, Tools und Techniken für intelligente Systeme, </w:t>
          </w:r>
          <w:r w:rsidRPr="00DA287A">
            <w:t xml:space="preserve">2. </w:t>
          </w:r>
          <w:proofErr w:type="spellStart"/>
          <w:r w:rsidRPr="00DA287A">
            <w:rPr>
              <w:lang w:val="en-GB"/>
            </w:rPr>
            <w:t>Aufl</w:t>
          </w:r>
          <w:proofErr w:type="spellEnd"/>
          <w:r w:rsidRPr="00DA287A">
            <w:rPr>
              <w:lang w:val="en-GB"/>
            </w:rPr>
            <w:t>. Heidelberg: O'Reilly, 2020.</w:t>
          </w:r>
        </w:p>
        <w:p w14:paraId="386768AA" w14:textId="77777777" w:rsidR="00DA287A" w:rsidRPr="00DA287A" w:rsidRDefault="00DA287A" w:rsidP="00DA287A">
          <w:pPr>
            <w:pStyle w:val="CitaviBibliographyEntry"/>
            <w:rPr>
              <w:lang w:val="en-GB"/>
            </w:rPr>
          </w:pPr>
          <w:r w:rsidRPr="00DA287A">
            <w:rPr>
              <w:lang w:val="en-GB"/>
            </w:rPr>
            <w:t>[11]</w:t>
          </w:r>
          <w:r w:rsidRPr="00DA287A">
            <w:rPr>
              <w:lang w:val="en-GB"/>
            </w:rPr>
            <w:tab/>
          </w:r>
          <w:bookmarkStart w:id="102" w:name="_CTVL00134833ffae8bb46c8b775f068c74cd599"/>
          <w:r w:rsidRPr="00DA287A">
            <w:rPr>
              <w:lang w:val="en-GB"/>
            </w:rPr>
            <w:t xml:space="preserve">M. </w:t>
          </w:r>
          <w:proofErr w:type="spellStart"/>
          <w:r w:rsidRPr="00DA287A">
            <w:rPr>
              <w:lang w:val="en-GB"/>
            </w:rPr>
            <w:t>Grandini</w:t>
          </w:r>
          <w:proofErr w:type="spellEnd"/>
          <w:r w:rsidRPr="00DA287A">
            <w:rPr>
              <w:lang w:val="en-GB"/>
            </w:rPr>
            <w:t xml:space="preserve">, E. Bagli und G. </w:t>
          </w:r>
          <w:proofErr w:type="spellStart"/>
          <w:r w:rsidRPr="00DA287A">
            <w:rPr>
              <w:lang w:val="en-GB"/>
            </w:rPr>
            <w:t>Visani</w:t>
          </w:r>
          <w:proofErr w:type="spellEnd"/>
          <w:r w:rsidRPr="00DA287A">
            <w:rPr>
              <w:lang w:val="en-GB"/>
            </w:rPr>
            <w:t xml:space="preserve">, „Metrics for Multi-Class Classification: an Overview,“ Aug. 2020. [Online]. </w:t>
          </w:r>
          <w:proofErr w:type="spellStart"/>
          <w:r w:rsidRPr="00DA287A">
            <w:rPr>
              <w:lang w:val="en-GB"/>
            </w:rPr>
            <w:t>Verfügbar</w:t>
          </w:r>
          <w:proofErr w:type="spellEnd"/>
          <w:r w:rsidRPr="00DA287A">
            <w:rPr>
              <w:lang w:val="en-GB"/>
            </w:rPr>
            <w:t xml:space="preserve"> </w:t>
          </w:r>
          <w:proofErr w:type="spellStart"/>
          <w:r w:rsidRPr="00DA287A">
            <w:rPr>
              <w:lang w:val="en-GB"/>
            </w:rPr>
            <w:t>unter</w:t>
          </w:r>
          <w:proofErr w:type="spellEnd"/>
          <w:r w:rsidRPr="00DA287A">
            <w:rPr>
              <w:lang w:val="en-GB"/>
            </w:rPr>
            <w:t>: https://​arxiv.org​/​pdf/​2008.05756</w:t>
          </w:r>
        </w:p>
        <w:bookmarkEnd w:id="102"/>
        <w:p w14:paraId="7DBEE2B1" w14:textId="77777777" w:rsidR="00DA287A" w:rsidRDefault="00DA287A" w:rsidP="00DA287A">
          <w:pPr>
            <w:pStyle w:val="CitaviBibliographyEntry"/>
          </w:pPr>
          <w:r w:rsidRPr="00DA287A">
            <w:rPr>
              <w:lang w:val="en-GB"/>
            </w:rPr>
            <w:lastRenderedPageBreak/>
            <w:t>[12]</w:t>
          </w:r>
          <w:r w:rsidRPr="00DA287A">
            <w:rPr>
              <w:lang w:val="en-GB"/>
            </w:rPr>
            <w:tab/>
          </w:r>
          <w:bookmarkStart w:id="103" w:name="_CTVL00126b06b01395e47c08df66a3ce6b85910"/>
          <w:r w:rsidRPr="00DA287A">
            <w:rPr>
              <w:lang w:val="en-GB"/>
            </w:rPr>
            <w:t xml:space="preserve">A. Mammone, M. Turchi und N. </w:t>
          </w:r>
          <w:proofErr w:type="spellStart"/>
          <w:r w:rsidRPr="00DA287A">
            <w:rPr>
              <w:lang w:val="en-GB"/>
            </w:rPr>
            <w:t>Cristianini</w:t>
          </w:r>
          <w:proofErr w:type="spellEnd"/>
          <w:r w:rsidRPr="00DA287A">
            <w:rPr>
              <w:lang w:val="en-GB"/>
            </w:rPr>
            <w:t>, „Support vector machines,“</w:t>
          </w:r>
          <w:bookmarkEnd w:id="103"/>
          <w:r w:rsidRPr="00DA287A">
            <w:rPr>
              <w:lang w:val="en-GB"/>
            </w:rPr>
            <w:t xml:space="preserve"> </w:t>
          </w:r>
          <w:r w:rsidRPr="00DA287A">
            <w:rPr>
              <w:i/>
              <w:lang w:val="en-GB"/>
            </w:rPr>
            <w:t>WIREs Comp Stat</w:t>
          </w:r>
          <w:r w:rsidRPr="00DA287A">
            <w:rPr>
              <w:lang w:val="en-GB"/>
            </w:rPr>
            <w:t xml:space="preserve">, Jg. 1, Nr. 3, S. 283–289, 2009. </w:t>
          </w:r>
          <w:proofErr w:type="spellStart"/>
          <w:r w:rsidRPr="00DA287A">
            <w:rPr>
              <w:lang w:val="en-GB"/>
            </w:rPr>
            <w:t>doi</w:t>
          </w:r>
          <w:proofErr w:type="spellEnd"/>
          <w:r w:rsidRPr="00DA287A">
            <w:rPr>
              <w:lang w:val="en-GB"/>
            </w:rPr>
            <w:t xml:space="preserve">: 10.1002/wics.49. </w:t>
          </w:r>
          <w:r w:rsidRPr="00DA287A">
            <w:t>[Online]. Verfügbar unter: https://​wires.onlinelibrary.wiley.com​/​doi/​pdfdirect/​10.1002/​wics.49​?​download=​true</w:t>
          </w:r>
        </w:p>
        <w:p w14:paraId="1F58EA12" w14:textId="77777777" w:rsidR="00DA287A" w:rsidRDefault="00DA287A" w:rsidP="00DA287A">
          <w:pPr>
            <w:pStyle w:val="CitaviBibliographyEntry"/>
          </w:pPr>
          <w:r w:rsidRPr="00DA287A">
            <w:rPr>
              <w:lang w:val="en-GB"/>
            </w:rPr>
            <w:t>[13]</w:t>
          </w:r>
          <w:r w:rsidRPr="00DA287A">
            <w:rPr>
              <w:lang w:val="en-GB"/>
            </w:rPr>
            <w:tab/>
          </w:r>
          <w:bookmarkStart w:id="104" w:name="_CTVL001b00da318389b404192344c42c92c66e4"/>
          <w:r w:rsidRPr="00DA287A">
            <w:rPr>
              <w:lang w:val="en-GB"/>
            </w:rPr>
            <w:t>Ali, Jehad, R. Khan, N. Ahmad und I. Maqsood, „Random Forests and Decision Trees,“</w:t>
          </w:r>
          <w:bookmarkEnd w:id="104"/>
          <w:r w:rsidRPr="00DA287A">
            <w:rPr>
              <w:lang w:val="en-GB"/>
            </w:rPr>
            <w:t xml:space="preserve"> </w:t>
          </w:r>
          <w:r w:rsidRPr="00DA287A">
            <w:rPr>
              <w:i/>
              <w:lang w:val="en-GB"/>
            </w:rPr>
            <w:t>IJCSI International Journal of Computer Science Issues</w:t>
          </w:r>
          <w:r w:rsidRPr="00DA287A">
            <w:rPr>
              <w:lang w:val="en-GB"/>
            </w:rPr>
            <w:t xml:space="preserve">, Jg. 9, Nr. 3, 2012, Art. Nr. 5. </w:t>
          </w:r>
          <w:r w:rsidRPr="00DA287A">
            <w:t>[Online]. Verfügbar unter: https://​www.uetpeshawar.edu.pk​/​TRP-​G/​Dr.Nasir-​Ahmad-​TRP/​Journals/​2012/​Random%20Forests%20and%20Decision%20Trees.pdf</w:t>
          </w:r>
        </w:p>
        <w:p w14:paraId="051804C5" w14:textId="77777777" w:rsidR="00DA287A" w:rsidRPr="00DA287A" w:rsidRDefault="00DA287A" w:rsidP="00DA287A">
          <w:pPr>
            <w:pStyle w:val="CitaviBibliographyEntry"/>
            <w:rPr>
              <w:lang w:val="en-GB"/>
            </w:rPr>
          </w:pPr>
          <w:r w:rsidRPr="00DA287A">
            <w:rPr>
              <w:lang w:val="en-GB"/>
            </w:rPr>
            <w:t>[14]</w:t>
          </w:r>
          <w:r w:rsidRPr="00DA287A">
            <w:rPr>
              <w:lang w:val="en-GB"/>
            </w:rPr>
            <w:tab/>
          </w:r>
          <w:bookmarkStart w:id="105" w:name="_CTVL0011a41ca57e0cf408eaff41d383455eabe"/>
          <w:r w:rsidRPr="00DA287A">
            <w:rPr>
              <w:lang w:val="en-GB"/>
            </w:rPr>
            <w:t xml:space="preserve">Matteo Simoncini, Leonardo </w:t>
          </w:r>
          <w:proofErr w:type="spellStart"/>
          <w:r w:rsidRPr="00DA287A">
            <w:rPr>
              <w:lang w:val="en-GB"/>
            </w:rPr>
            <w:t>Taccari</w:t>
          </w:r>
          <w:proofErr w:type="spellEnd"/>
          <w:r w:rsidRPr="00DA287A">
            <w:rPr>
              <w:lang w:val="en-GB"/>
            </w:rPr>
            <w:t xml:space="preserve">, Francesco Sambo, Luca </w:t>
          </w:r>
          <w:proofErr w:type="spellStart"/>
          <w:r w:rsidRPr="00DA287A">
            <w:rPr>
              <w:lang w:val="en-GB"/>
            </w:rPr>
            <w:t>Bravi</w:t>
          </w:r>
          <w:proofErr w:type="spellEnd"/>
          <w:r w:rsidRPr="00DA287A">
            <w:rPr>
              <w:lang w:val="en-GB"/>
            </w:rPr>
            <w:t>, Samuele Salti und Alessandro Lori, „Vehicle Classification from Low-Frequency GPS Data with Recurrent Neural Networks,“</w:t>
          </w:r>
          <w:bookmarkEnd w:id="105"/>
          <w:r w:rsidRPr="00DA287A">
            <w:rPr>
              <w:lang w:val="en-GB"/>
            </w:rPr>
            <w:t xml:space="preserve"> </w:t>
          </w:r>
          <w:r w:rsidRPr="00DA287A">
            <w:rPr>
              <w:i/>
              <w:lang w:val="en-GB"/>
            </w:rPr>
            <w:t>Transportation Research Part C: Emerging Technologies</w:t>
          </w:r>
          <w:r w:rsidRPr="00DA287A">
            <w:rPr>
              <w:lang w:val="en-GB"/>
            </w:rPr>
            <w:t xml:space="preserve">, Jg. 91, 2018, </w:t>
          </w:r>
          <w:proofErr w:type="spellStart"/>
          <w:r w:rsidRPr="00DA287A">
            <w:rPr>
              <w:lang w:val="en-GB"/>
            </w:rPr>
            <w:t>doi</w:t>
          </w:r>
          <w:proofErr w:type="spellEnd"/>
          <w:r w:rsidRPr="00DA287A">
            <w:rPr>
              <w:lang w:val="en-GB"/>
            </w:rPr>
            <w:t>: 10.1016/j.trc.2018.03.024.</w:t>
          </w:r>
        </w:p>
        <w:p w14:paraId="1A1C1C9C" w14:textId="77777777" w:rsidR="00DA287A" w:rsidRDefault="00DA287A" w:rsidP="00DA287A">
          <w:pPr>
            <w:pStyle w:val="CitaviBibliographyEntry"/>
          </w:pPr>
          <w:r w:rsidRPr="00DA287A">
            <w:rPr>
              <w:lang w:val="en-GB"/>
            </w:rPr>
            <w:t>[15]</w:t>
          </w:r>
          <w:r w:rsidRPr="00DA287A">
            <w:rPr>
              <w:lang w:val="en-GB"/>
            </w:rPr>
            <w:tab/>
          </w:r>
          <w:bookmarkStart w:id="106" w:name="_CTVL00122e26bf3fbde4762be3dd2cc52978cfa"/>
          <w:r w:rsidRPr="00DA287A">
            <w:rPr>
              <w:lang w:val="en-GB"/>
            </w:rPr>
            <w:t xml:space="preserve">Michael Nielsen, „Neural Networks and Deep Learning,“ 2019. </w:t>
          </w:r>
          <w:r>
            <w:t>[Online]. Verfügbar unter: https://​static.latexstudio.net​/​article/​2018/​0912/​neuralnetworksanddeeplearning.pdf</w:t>
          </w:r>
        </w:p>
        <w:bookmarkEnd w:id="106"/>
        <w:p w14:paraId="1930FD2A" w14:textId="77777777" w:rsidR="00DA287A" w:rsidRDefault="00DA287A" w:rsidP="00DA287A">
          <w:pPr>
            <w:pStyle w:val="CitaviBibliographyEntry"/>
          </w:pPr>
          <w:r>
            <w:t>[16]</w:t>
          </w:r>
          <w:r>
            <w:tab/>
          </w:r>
          <w:bookmarkStart w:id="107"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07"/>
        <w:p w14:paraId="2C32D99D" w14:textId="77777777" w:rsidR="00DA287A" w:rsidRDefault="00DA287A" w:rsidP="00DA287A">
          <w:pPr>
            <w:pStyle w:val="CitaviBibliographyEntry"/>
          </w:pPr>
          <w:r>
            <w:t>[17]</w:t>
          </w:r>
          <w:r>
            <w:tab/>
          </w:r>
          <w:bookmarkStart w:id="108" w:name="_CTVL001848fbb30e60546198ff9ecfdff0b87b4"/>
          <w:r>
            <w:t>„Valhalla Docs: Map Matching API.” https://​valhalla.github.io​/​valhalla/​api/​map-​matching/​api-​reference/​#trace-route-action (Zugriff am: 24. Juni 2023).</w:t>
          </w:r>
        </w:p>
        <w:bookmarkEnd w:id="108"/>
        <w:p w14:paraId="39B06593" w14:textId="77777777" w:rsidR="00DA287A" w:rsidRDefault="00DA287A" w:rsidP="00DA287A">
          <w:pPr>
            <w:pStyle w:val="CitaviBibliographyEntry"/>
          </w:pPr>
          <w:r>
            <w:t>[18]</w:t>
          </w:r>
          <w:r>
            <w:tab/>
          </w:r>
          <w:bookmarkStart w:id="109"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09"/>
        <w:p w14:paraId="749E04E2" w14:textId="77777777" w:rsidR="00DA287A" w:rsidRDefault="00DA287A" w:rsidP="00DA287A">
          <w:pPr>
            <w:pStyle w:val="CitaviBibliographyEntry"/>
          </w:pPr>
          <w:r>
            <w:t>[19]</w:t>
          </w:r>
          <w:r>
            <w:tab/>
          </w:r>
          <w:bookmarkStart w:id="110"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10"/>
        <w:p w14:paraId="4DC7D2FD" w14:textId="77777777" w:rsidR="00DA287A" w:rsidRDefault="00DA287A" w:rsidP="00DA287A">
          <w:pPr>
            <w:pStyle w:val="CitaviBibliographyEntry"/>
          </w:pPr>
          <w:r>
            <w:t>[20]</w:t>
          </w:r>
          <w:r>
            <w:tab/>
          </w:r>
          <w:bookmarkStart w:id="111" w:name="_CTVL001fb7eb4330bee48868917dececa3be2a6"/>
          <w:r>
            <w:t xml:space="preserve">pandas. „pandas </w:t>
          </w:r>
          <w:proofErr w:type="spellStart"/>
          <w:r>
            <w:t>documentation</w:t>
          </w:r>
          <w:proofErr w:type="spellEnd"/>
          <w:r>
            <w:t>.” https://​pandas.pydata.org​/​docs/​ (Zugriff am: 24. Juni 2023).</w:t>
          </w:r>
        </w:p>
        <w:bookmarkEnd w:id="111"/>
        <w:p w14:paraId="5FF62F98" w14:textId="77777777" w:rsidR="00DA287A" w:rsidRDefault="00DA287A" w:rsidP="00DA287A">
          <w:pPr>
            <w:pStyle w:val="CitaviBibliographyEntry"/>
          </w:pPr>
          <w:r>
            <w:t>[21]</w:t>
          </w:r>
          <w:r>
            <w:tab/>
          </w:r>
          <w:bookmarkStart w:id="112" w:name="_CTVL00139b5bb1f61c348c5a268dd83d5dc7ed4"/>
          <w:r>
            <w:t xml:space="preserve">NumPy. „NumPy </w:t>
          </w:r>
          <w:proofErr w:type="spellStart"/>
          <w:r>
            <w:t>documentation</w:t>
          </w:r>
          <w:proofErr w:type="spellEnd"/>
          <w:r>
            <w:t>.” https://​numpy.org​/​ (Zugriff am: 24. Juni 2023).</w:t>
          </w:r>
        </w:p>
        <w:bookmarkEnd w:id="112"/>
        <w:p w14:paraId="11913538" w14:textId="77777777" w:rsidR="00DA287A" w:rsidRPr="00DA287A" w:rsidRDefault="00DA287A" w:rsidP="00DA287A">
          <w:pPr>
            <w:pStyle w:val="CitaviBibliographyEntry"/>
            <w:rPr>
              <w:lang w:val="en-GB"/>
            </w:rPr>
          </w:pPr>
          <w:r w:rsidRPr="00DA287A">
            <w:rPr>
              <w:lang w:val="en-GB"/>
            </w:rPr>
            <w:t>[22]</w:t>
          </w:r>
          <w:r w:rsidRPr="00DA287A">
            <w:rPr>
              <w:lang w:val="en-GB"/>
            </w:rPr>
            <w:tab/>
          </w:r>
          <w:bookmarkStart w:id="113" w:name="_CTVL00111f894fe75024c5faa3bab82a8e66881"/>
          <w:r w:rsidRPr="00DA287A">
            <w:rPr>
              <w:lang w:val="en-GB"/>
            </w:rPr>
            <w:t>J. Hao und T. K. Ho, „Machine Learning Made Easy: A Review of Scikit-learn Package in Python Programming Language,“</w:t>
          </w:r>
          <w:bookmarkEnd w:id="113"/>
          <w:r w:rsidRPr="00DA287A">
            <w:rPr>
              <w:lang w:val="en-GB"/>
            </w:rPr>
            <w:t xml:space="preserve"> </w:t>
          </w:r>
          <w:r w:rsidRPr="00DA287A">
            <w:rPr>
              <w:i/>
              <w:lang w:val="en-GB"/>
            </w:rPr>
            <w:t xml:space="preserve">Journal of Educational and </w:t>
          </w:r>
          <w:proofErr w:type="spellStart"/>
          <w:r w:rsidRPr="00DA287A">
            <w:rPr>
              <w:i/>
              <w:lang w:val="en-GB"/>
            </w:rPr>
            <w:t>Behavioral</w:t>
          </w:r>
          <w:proofErr w:type="spellEnd"/>
          <w:r w:rsidRPr="00DA287A">
            <w:rPr>
              <w:i/>
              <w:lang w:val="en-GB"/>
            </w:rPr>
            <w:t xml:space="preserve"> Statistics</w:t>
          </w:r>
          <w:r w:rsidRPr="00DA287A">
            <w:rPr>
              <w:lang w:val="en-GB"/>
            </w:rPr>
            <w:t xml:space="preserve">, Jg. 44, Nr. 3, S. 348–361, 2019, </w:t>
          </w:r>
          <w:proofErr w:type="spellStart"/>
          <w:r w:rsidRPr="00DA287A">
            <w:rPr>
              <w:lang w:val="en-GB"/>
            </w:rPr>
            <w:t>doi</w:t>
          </w:r>
          <w:proofErr w:type="spellEnd"/>
          <w:r w:rsidRPr="00DA287A">
            <w:rPr>
              <w:lang w:val="en-GB"/>
            </w:rPr>
            <w:t>: 10.3102/1076998619832248.</w:t>
          </w:r>
        </w:p>
        <w:p w14:paraId="6C7FD0BC" w14:textId="77777777" w:rsidR="00DA287A" w:rsidRDefault="00DA287A" w:rsidP="00DA287A">
          <w:pPr>
            <w:pStyle w:val="CitaviBibliographyEntry"/>
          </w:pPr>
          <w:r w:rsidRPr="00DA287A">
            <w:rPr>
              <w:lang w:val="en-GB"/>
            </w:rPr>
            <w:t>[23]</w:t>
          </w:r>
          <w:r w:rsidRPr="00DA287A">
            <w:rPr>
              <w:lang w:val="en-GB"/>
            </w:rPr>
            <w:tab/>
          </w:r>
          <w:bookmarkStart w:id="114" w:name="_CTVL00127af317d9f914046841911a17cecc694"/>
          <w:r w:rsidRPr="00DA287A">
            <w:rPr>
              <w:lang w:val="en-GB"/>
            </w:rPr>
            <w:t>scikit-learn. „machine learning in Python — scikit-learn 1.2.2 documentation.” https://​scikit-learn.org​/​stable/​ (</w:t>
          </w:r>
          <w:proofErr w:type="spellStart"/>
          <w:r w:rsidRPr="00DA287A">
            <w:rPr>
              <w:lang w:val="en-GB"/>
            </w:rPr>
            <w:t>Zugriff</w:t>
          </w:r>
          <w:proofErr w:type="spellEnd"/>
          <w:r w:rsidRPr="00DA287A">
            <w:rPr>
              <w:lang w:val="en-GB"/>
            </w:rPr>
            <w:t xml:space="preserve"> am: 25. </w:t>
          </w:r>
          <w:r>
            <w:t>Juni 2023).</w:t>
          </w:r>
        </w:p>
        <w:bookmarkEnd w:id="114"/>
        <w:p w14:paraId="35A3D17E" w14:textId="77777777" w:rsidR="00DA287A" w:rsidRDefault="00DA287A" w:rsidP="00DA287A">
          <w:pPr>
            <w:pStyle w:val="CitaviBibliographyEntry"/>
          </w:pPr>
          <w:r>
            <w:t>[24]</w:t>
          </w:r>
          <w:r>
            <w:tab/>
          </w:r>
          <w:bookmarkStart w:id="115" w:name="_CTVL001cfc1892941344204a6f7b725a0333e25"/>
          <w:r>
            <w:t>„TensorFlow,” [Online]. Verfügbar unter: https://​www.tensorflow.org​/​</w:t>
          </w:r>
        </w:p>
        <w:bookmarkEnd w:id="115"/>
        <w:p w14:paraId="3AB3B2B2" w14:textId="77777777" w:rsidR="00DA287A" w:rsidRDefault="00DA287A" w:rsidP="00DA287A">
          <w:pPr>
            <w:pStyle w:val="CitaviBibliographyEntry"/>
          </w:pPr>
          <w:r>
            <w:t>[25]</w:t>
          </w:r>
          <w:r>
            <w:tab/>
          </w:r>
          <w:bookmarkStart w:id="116" w:name="_CTVL001a052d00854e6493da55af008e6956223"/>
          <w:r>
            <w:t xml:space="preserve">Keras, „Keras API </w:t>
          </w:r>
          <w:proofErr w:type="spellStart"/>
          <w:r>
            <w:t>reference</w:t>
          </w:r>
          <w:proofErr w:type="spellEnd"/>
          <w:r>
            <w:t>,“ 2023. [Online]. Verfügbar unter: https://​keras.io​/​api/​</w:t>
          </w:r>
        </w:p>
        <w:bookmarkEnd w:id="116"/>
        <w:p w14:paraId="6AD9FC70" w14:textId="77777777" w:rsidR="00DA287A" w:rsidRDefault="00DA287A" w:rsidP="00DA287A">
          <w:pPr>
            <w:pStyle w:val="CitaviBibliographyEntry"/>
          </w:pPr>
          <w:r>
            <w:t>[26]</w:t>
          </w:r>
          <w:r>
            <w:tab/>
          </w:r>
          <w:bookmarkStart w:id="117" w:name="_CTVL001cb05fb53c5d34552a56f572e83ecfdec"/>
          <w:r>
            <w:t>R. F. Torlak, „Detektion der Bewegung von Verkehrsteilnehmern aus Positionsdaten,“ Bachelorarbeit, Hochschule für angewandte Wissenschaften Coburg, 2022.</w:t>
          </w:r>
        </w:p>
        <w:bookmarkEnd w:id="117"/>
        <w:p w14:paraId="326F9141" w14:textId="77777777" w:rsidR="00DA287A" w:rsidRDefault="00DA287A" w:rsidP="00DA287A">
          <w:pPr>
            <w:pStyle w:val="CitaviBibliographyEntry"/>
          </w:pPr>
          <w:r>
            <w:lastRenderedPageBreak/>
            <w:t>[27]</w:t>
          </w:r>
          <w:r>
            <w:tab/>
          </w:r>
          <w:bookmarkStart w:id="118" w:name="_CTVL0016740b9a5615f4cb8a7ab90e76ae3e990"/>
          <w:r>
            <w:t>M. Sohl, „Klassifizierung der Bewegungsmuster von Mobilfunkteilnehmern zur erweiterten Umfeldwahrnehmung autonomer Fahrzeuge,“ Bachelorarbeit, Hochschule für angewandte Wissenschaften Coburg, 2022.</w:t>
          </w:r>
        </w:p>
        <w:bookmarkEnd w:id="118"/>
        <w:p w14:paraId="250C34FB" w14:textId="77777777" w:rsidR="00DA287A" w:rsidRDefault="00DA287A" w:rsidP="00DA287A">
          <w:pPr>
            <w:pStyle w:val="CitaviBibliographyEntry"/>
          </w:pPr>
          <w:r>
            <w:t>[28]</w:t>
          </w:r>
          <w:r>
            <w:tab/>
          </w:r>
          <w:bookmarkStart w:id="119" w:name="_CTVL001220b7cdd265643e0b822e591d1a0941e"/>
          <w:r>
            <w:t>D. Fischer, „Verwendung von Positionsdaten zur automatisierten Klassifizierung von Verkehrsteilnehmern mittels maschinellen Lernverfahren,“ Masterarbeit, Hochschule für angewandte Wissenschaften Coburg, 2023.</w:t>
          </w:r>
        </w:p>
        <w:bookmarkEnd w:id="119"/>
        <w:p w14:paraId="31041E0E" w14:textId="77777777" w:rsidR="00DA287A" w:rsidRDefault="00DA287A" w:rsidP="00DA287A">
          <w:pPr>
            <w:pStyle w:val="CitaviBibliographyEntry"/>
          </w:pPr>
          <w:r w:rsidRPr="00DA287A">
            <w:rPr>
              <w:lang w:val="en-GB"/>
            </w:rPr>
            <w:t>[29]</w:t>
          </w:r>
          <w:r w:rsidRPr="00DA287A">
            <w:rPr>
              <w:lang w:val="en-GB"/>
            </w:rPr>
            <w:tab/>
          </w:r>
          <w:bookmarkStart w:id="120" w:name="_CTVL0014a52a8e07de74ef2a96be8586e74a69c"/>
          <w:r w:rsidRPr="00DA287A">
            <w:rPr>
              <w:lang w:val="en-GB"/>
            </w:rPr>
            <w:t>Z. Sun und X. Ban, „Vehicle classification using GPS data,“</w:t>
          </w:r>
          <w:bookmarkEnd w:id="120"/>
          <w:r w:rsidRPr="00DA287A">
            <w:rPr>
              <w:lang w:val="en-GB"/>
            </w:rPr>
            <w:t xml:space="preserve"> </w:t>
          </w:r>
          <w:r w:rsidRPr="00DA287A">
            <w:rPr>
              <w:i/>
              <w:lang w:val="en-GB"/>
            </w:rPr>
            <w:t>Transportation Research Part C: Emerging Technologies</w:t>
          </w:r>
          <w:r w:rsidRPr="00DA287A">
            <w:rPr>
              <w:lang w:val="en-GB"/>
            </w:rPr>
            <w:t xml:space="preserve">, Jg. 37, S. 102–117, 2013. </w:t>
          </w:r>
          <w:proofErr w:type="spellStart"/>
          <w:r w:rsidRPr="00DA287A">
            <w:rPr>
              <w:lang w:val="en-GB"/>
            </w:rPr>
            <w:t>doi</w:t>
          </w:r>
          <w:proofErr w:type="spellEnd"/>
          <w:r w:rsidRPr="00DA287A">
            <w:rPr>
              <w:lang w:val="en-GB"/>
            </w:rPr>
            <w:t xml:space="preserve">: 10.1016/j.trc.2013.09.015. </w:t>
          </w:r>
          <w:r w:rsidRPr="00DA287A">
            <w:t>[Online]. Verfügbar unter: https://​www.sciencedirect.com​/​science/​article/​pii/​S0968090X13002040</w:t>
          </w:r>
        </w:p>
        <w:p w14:paraId="5EF5DAC0" w14:textId="77777777" w:rsidR="00DA287A" w:rsidRPr="00DA287A" w:rsidRDefault="00DA287A" w:rsidP="00DA287A">
          <w:pPr>
            <w:pStyle w:val="CitaviBibliographyEntry"/>
            <w:rPr>
              <w:lang w:val="en-GB"/>
            </w:rPr>
          </w:pPr>
          <w:r w:rsidRPr="00DA287A">
            <w:rPr>
              <w:lang w:val="en-GB"/>
            </w:rPr>
            <w:t>[30]</w:t>
          </w:r>
          <w:r w:rsidRPr="00DA287A">
            <w:rPr>
              <w:lang w:val="en-GB"/>
            </w:rPr>
            <w:tab/>
          </w:r>
          <w:bookmarkStart w:id="121" w:name="_CTVL001e3e923314f6a4f498af41edeab9f3a7f"/>
          <w:r w:rsidRPr="00DA287A">
            <w:rPr>
              <w:lang w:val="en-GB"/>
            </w:rPr>
            <w:t>GIS-OPS. „Valhalla Docker image by GIS-OPS.” https://​github.com​/​gis-​ops/​docker-​valhalla (</w:t>
          </w:r>
          <w:proofErr w:type="spellStart"/>
          <w:r w:rsidRPr="00DA287A">
            <w:rPr>
              <w:lang w:val="en-GB"/>
            </w:rPr>
            <w:t>Zugriff</w:t>
          </w:r>
          <w:proofErr w:type="spellEnd"/>
          <w:r w:rsidRPr="00DA287A">
            <w:rPr>
              <w:lang w:val="en-GB"/>
            </w:rPr>
            <w:t xml:space="preserve"> am: 3. August 2023).</w:t>
          </w:r>
        </w:p>
        <w:bookmarkEnd w:id="121"/>
        <w:p w14:paraId="0B855827" w14:textId="77777777" w:rsidR="00DA287A" w:rsidRPr="00DA287A" w:rsidRDefault="00DA287A" w:rsidP="00DA287A">
          <w:pPr>
            <w:pStyle w:val="CitaviBibliographyEntry"/>
            <w:rPr>
              <w:lang w:val="en-GB"/>
            </w:rPr>
          </w:pPr>
          <w:r w:rsidRPr="00DA287A">
            <w:rPr>
              <w:lang w:val="en-GB"/>
            </w:rPr>
            <w:t>[31]</w:t>
          </w:r>
          <w:r w:rsidRPr="00DA287A">
            <w:rPr>
              <w:lang w:val="en-GB"/>
            </w:rPr>
            <w:tab/>
          </w:r>
          <w:bookmarkStart w:id="122" w:name="_CTVL001b194661df885420a9a2bd6b0982d20ed"/>
          <w:proofErr w:type="spellStart"/>
          <w:r w:rsidRPr="00DA287A">
            <w:rPr>
              <w:lang w:val="en-GB"/>
            </w:rPr>
            <w:t>Geofabrik</w:t>
          </w:r>
          <w:proofErr w:type="spellEnd"/>
          <w:r w:rsidRPr="00DA287A">
            <w:rPr>
              <w:lang w:val="en-GB"/>
            </w:rPr>
            <w:t>. „OpenStreetMap Data Extracts.” https://​download.geofabrik.de​/​ (</w:t>
          </w:r>
          <w:proofErr w:type="spellStart"/>
          <w:r w:rsidRPr="00DA287A">
            <w:rPr>
              <w:lang w:val="en-GB"/>
            </w:rPr>
            <w:t>Zugriff</w:t>
          </w:r>
          <w:proofErr w:type="spellEnd"/>
          <w:r w:rsidRPr="00DA287A">
            <w:rPr>
              <w:lang w:val="en-GB"/>
            </w:rPr>
            <w:t xml:space="preserve"> am: 3. August 2023).</w:t>
          </w:r>
        </w:p>
        <w:bookmarkEnd w:id="122"/>
        <w:p w14:paraId="3269A826" w14:textId="4DDC79BD" w:rsidR="00814669" w:rsidRPr="006A0306" w:rsidRDefault="00DA287A" w:rsidP="00DA287A">
          <w:pPr>
            <w:pStyle w:val="CitaviBibliographyEntry"/>
          </w:pPr>
          <w:r w:rsidRPr="00DA287A">
            <w:rPr>
              <w:lang w:val="en-GB"/>
            </w:rPr>
            <w:t>[32]</w:t>
          </w:r>
          <w:r w:rsidRPr="00DA287A">
            <w:rPr>
              <w:lang w:val="en-GB"/>
            </w:rPr>
            <w:tab/>
          </w:r>
          <w:bookmarkStart w:id="123" w:name="_CTVL001a43f207ff5b44bc9b93aa2b3f1e156d6"/>
          <w:r w:rsidRPr="00DA287A">
            <w:rPr>
              <w:lang w:val="en-GB"/>
            </w:rPr>
            <w:t>Sandeep Pandey. „Efficient and fast map matching with Valhalla.” https://​ikespand.github.io​/​posts/​meili/​ (</w:t>
          </w:r>
          <w:proofErr w:type="spellStart"/>
          <w:r w:rsidRPr="00DA287A">
            <w:rPr>
              <w:lang w:val="en-GB"/>
            </w:rPr>
            <w:t>Zugriff</w:t>
          </w:r>
          <w:proofErr w:type="spellEnd"/>
          <w:r w:rsidRPr="00DA287A">
            <w:rPr>
              <w:lang w:val="en-GB"/>
            </w:rPr>
            <w:t xml:space="preserve"> am: 3. </w:t>
          </w:r>
          <w:r>
            <w:t>August 2023)</w:t>
          </w:r>
          <w:bookmarkEnd w:id="123"/>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4" w:name="_Toc141882826"/>
      <w:r w:rsidRPr="002D6A27">
        <w:lastRenderedPageBreak/>
        <w:t>Test</w:t>
      </w:r>
      <w:bookmarkEnd w:id="124"/>
    </w:p>
    <w:p w14:paraId="2D66B31F" w14:textId="77777777" w:rsidR="00814669" w:rsidRPr="002D6A27" w:rsidRDefault="00814669" w:rsidP="000E478C"/>
    <w:sectPr w:rsidR="00814669" w:rsidRPr="002D6A27">
      <w:headerReference w:type="default" r:id="rId3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639BB" w14:textId="77777777" w:rsidR="007005B4" w:rsidRDefault="007005B4" w:rsidP="001E2E5E">
      <w:pPr>
        <w:spacing w:after="0" w:line="240" w:lineRule="auto"/>
      </w:pPr>
      <w:r>
        <w:separator/>
      </w:r>
    </w:p>
  </w:endnote>
  <w:endnote w:type="continuationSeparator" w:id="0">
    <w:p w14:paraId="43058B80" w14:textId="77777777" w:rsidR="007005B4" w:rsidRDefault="007005B4"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95E85" w14:textId="77777777" w:rsidR="007005B4" w:rsidRDefault="007005B4" w:rsidP="001E2E5E">
      <w:pPr>
        <w:spacing w:after="0" w:line="240" w:lineRule="auto"/>
      </w:pPr>
      <w:r>
        <w:separator/>
      </w:r>
    </w:p>
  </w:footnote>
  <w:footnote w:type="continuationSeparator" w:id="0">
    <w:p w14:paraId="795654DF" w14:textId="77777777" w:rsidR="007005B4" w:rsidRDefault="007005B4"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9F93EF4" w:rsidR="007654F5" w:rsidRDefault="00000000">
    <w:pPr>
      <w:pStyle w:val="Kopfzeile"/>
    </w:pPr>
    <w:fldSimple w:instr=" STYLEREF  &quot;Überschrift 1;Ü 1-MitSeitenumbruch&quot;  \* MERGEFORMAT ">
      <w:r w:rsidR="00596158">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60A0AA6F" w:rsidR="007D2DD4" w:rsidRDefault="00000000">
    <w:pPr>
      <w:pStyle w:val="Kopfzeile"/>
    </w:pPr>
    <w:fldSimple w:instr=" STYLEREF  &quot;Überschrift 1;Ü 1-MitSeitenumbruch&quot;  \* MERGEFORMAT ">
      <w:r w:rsidR="008B4243" w:rsidRPr="008B4243">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978"/>
    <w:rsid w:val="00007B43"/>
    <w:rsid w:val="0001079C"/>
    <w:rsid w:val="000125C6"/>
    <w:rsid w:val="00013784"/>
    <w:rsid w:val="00013830"/>
    <w:rsid w:val="000152ED"/>
    <w:rsid w:val="00015BDB"/>
    <w:rsid w:val="0001613B"/>
    <w:rsid w:val="00021CB2"/>
    <w:rsid w:val="0002521C"/>
    <w:rsid w:val="00026999"/>
    <w:rsid w:val="00030BB7"/>
    <w:rsid w:val="00033869"/>
    <w:rsid w:val="000339F8"/>
    <w:rsid w:val="0003556F"/>
    <w:rsid w:val="00035AC8"/>
    <w:rsid w:val="000361E6"/>
    <w:rsid w:val="00036762"/>
    <w:rsid w:val="00040D14"/>
    <w:rsid w:val="00042E62"/>
    <w:rsid w:val="00043765"/>
    <w:rsid w:val="00044927"/>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25B3"/>
    <w:rsid w:val="00074A4B"/>
    <w:rsid w:val="000757D6"/>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2675"/>
    <w:rsid w:val="000B75CF"/>
    <w:rsid w:val="000C125F"/>
    <w:rsid w:val="000C369A"/>
    <w:rsid w:val="000C3954"/>
    <w:rsid w:val="000C3A3C"/>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07650"/>
    <w:rsid w:val="001106F6"/>
    <w:rsid w:val="00111711"/>
    <w:rsid w:val="001128C0"/>
    <w:rsid w:val="00113684"/>
    <w:rsid w:val="00114096"/>
    <w:rsid w:val="00115622"/>
    <w:rsid w:val="0011585B"/>
    <w:rsid w:val="00115B09"/>
    <w:rsid w:val="00120001"/>
    <w:rsid w:val="00121E21"/>
    <w:rsid w:val="001257E4"/>
    <w:rsid w:val="001268CE"/>
    <w:rsid w:val="001303EC"/>
    <w:rsid w:val="00134059"/>
    <w:rsid w:val="001400F0"/>
    <w:rsid w:val="00140544"/>
    <w:rsid w:val="00143A8E"/>
    <w:rsid w:val="0014466F"/>
    <w:rsid w:val="001448FA"/>
    <w:rsid w:val="00144F10"/>
    <w:rsid w:val="00144FA2"/>
    <w:rsid w:val="0014531C"/>
    <w:rsid w:val="00146327"/>
    <w:rsid w:val="00150A3E"/>
    <w:rsid w:val="00151089"/>
    <w:rsid w:val="00151722"/>
    <w:rsid w:val="00151EEE"/>
    <w:rsid w:val="0015284B"/>
    <w:rsid w:val="00152866"/>
    <w:rsid w:val="00154AD6"/>
    <w:rsid w:val="001550F1"/>
    <w:rsid w:val="001557AE"/>
    <w:rsid w:val="00156092"/>
    <w:rsid w:val="0015629B"/>
    <w:rsid w:val="00156664"/>
    <w:rsid w:val="00157331"/>
    <w:rsid w:val="00157B62"/>
    <w:rsid w:val="00160551"/>
    <w:rsid w:val="00161155"/>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C1E30"/>
    <w:rsid w:val="001C4A27"/>
    <w:rsid w:val="001C4E01"/>
    <w:rsid w:val="001C5A67"/>
    <w:rsid w:val="001C6560"/>
    <w:rsid w:val="001C6F59"/>
    <w:rsid w:val="001D0B5E"/>
    <w:rsid w:val="001D1562"/>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59D"/>
    <w:rsid w:val="00210C2F"/>
    <w:rsid w:val="0021287E"/>
    <w:rsid w:val="00212E91"/>
    <w:rsid w:val="00213860"/>
    <w:rsid w:val="002148C8"/>
    <w:rsid w:val="0021625B"/>
    <w:rsid w:val="00216B80"/>
    <w:rsid w:val="00216E81"/>
    <w:rsid w:val="00217148"/>
    <w:rsid w:val="00217C23"/>
    <w:rsid w:val="00221173"/>
    <w:rsid w:val="002216D1"/>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6279"/>
    <w:rsid w:val="002A76C9"/>
    <w:rsid w:val="002B0028"/>
    <w:rsid w:val="002B0F7D"/>
    <w:rsid w:val="002B30CC"/>
    <w:rsid w:val="002B370E"/>
    <w:rsid w:val="002B4972"/>
    <w:rsid w:val="002B594C"/>
    <w:rsid w:val="002B6787"/>
    <w:rsid w:val="002C4B78"/>
    <w:rsid w:val="002C649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38A5"/>
    <w:rsid w:val="00307320"/>
    <w:rsid w:val="00307A93"/>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7052"/>
    <w:rsid w:val="003A101F"/>
    <w:rsid w:val="003A4041"/>
    <w:rsid w:val="003A49AF"/>
    <w:rsid w:val="003A54CC"/>
    <w:rsid w:val="003B0139"/>
    <w:rsid w:val="003B0580"/>
    <w:rsid w:val="003B1CF6"/>
    <w:rsid w:val="003B3E80"/>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84E"/>
    <w:rsid w:val="00442933"/>
    <w:rsid w:val="00443CBA"/>
    <w:rsid w:val="004470D5"/>
    <w:rsid w:val="004512BE"/>
    <w:rsid w:val="004520EE"/>
    <w:rsid w:val="0045540E"/>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49BE"/>
    <w:rsid w:val="0048756C"/>
    <w:rsid w:val="00487E8A"/>
    <w:rsid w:val="00487EBF"/>
    <w:rsid w:val="00490D92"/>
    <w:rsid w:val="00490F02"/>
    <w:rsid w:val="00493904"/>
    <w:rsid w:val="00493AA2"/>
    <w:rsid w:val="0049465F"/>
    <w:rsid w:val="00496EDA"/>
    <w:rsid w:val="00497BB3"/>
    <w:rsid w:val="004A052D"/>
    <w:rsid w:val="004A390F"/>
    <w:rsid w:val="004B0829"/>
    <w:rsid w:val="004B0BC5"/>
    <w:rsid w:val="004B2707"/>
    <w:rsid w:val="004B300D"/>
    <w:rsid w:val="004B46A7"/>
    <w:rsid w:val="004C2B20"/>
    <w:rsid w:val="004C4397"/>
    <w:rsid w:val="004C6D9C"/>
    <w:rsid w:val="004C709B"/>
    <w:rsid w:val="004D0850"/>
    <w:rsid w:val="004D2A75"/>
    <w:rsid w:val="004D4E0D"/>
    <w:rsid w:val="004D5A20"/>
    <w:rsid w:val="004D5C9F"/>
    <w:rsid w:val="004E072A"/>
    <w:rsid w:val="004E3EAF"/>
    <w:rsid w:val="004E4C8A"/>
    <w:rsid w:val="004E4D82"/>
    <w:rsid w:val="004E4DC0"/>
    <w:rsid w:val="004E66B2"/>
    <w:rsid w:val="004F07AB"/>
    <w:rsid w:val="004F3482"/>
    <w:rsid w:val="004F37EA"/>
    <w:rsid w:val="004F3A38"/>
    <w:rsid w:val="004F6940"/>
    <w:rsid w:val="004F7457"/>
    <w:rsid w:val="004F7BF5"/>
    <w:rsid w:val="0050017B"/>
    <w:rsid w:val="00500236"/>
    <w:rsid w:val="0050064B"/>
    <w:rsid w:val="00500A15"/>
    <w:rsid w:val="005018A0"/>
    <w:rsid w:val="00512283"/>
    <w:rsid w:val="005149A1"/>
    <w:rsid w:val="005173F1"/>
    <w:rsid w:val="00520A4B"/>
    <w:rsid w:val="00520F72"/>
    <w:rsid w:val="005233AD"/>
    <w:rsid w:val="0052542D"/>
    <w:rsid w:val="00526549"/>
    <w:rsid w:val="00526599"/>
    <w:rsid w:val="005312BB"/>
    <w:rsid w:val="005317E6"/>
    <w:rsid w:val="0053283F"/>
    <w:rsid w:val="0053384F"/>
    <w:rsid w:val="00534418"/>
    <w:rsid w:val="005417D4"/>
    <w:rsid w:val="00546AB9"/>
    <w:rsid w:val="00551F6C"/>
    <w:rsid w:val="00556EEC"/>
    <w:rsid w:val="00557AF2"/>
    <w:rsid w:val="005612AA"/>
    <w:rsid w:val="00562179"/>
    <w:rsid w:val="005621A4"/>
    <w:rsid w:val="00562846"/>
    <w:rsid w:val="00563D5B"/>
    <w:rsid w:val="005656DE"/>
    <w:rsid w:val="005707FB"/>
    <w:rsid w:val="00570E0E"/>
    <w:rsid w:val="00571FF9"/>
    <w:rsid w:val="00573EF4"/>
    <w:rsid w:val="005750D5"/>
    <w:rsid w:val="005752C8"/>
    <w:rsid w:val="005763AA"/>
    <w:rsid w:val="005773ED"/>
    <w:rsid w:val="00577B10"/>
    <w:rsid w:val="005829E9"/>
    <w:rsid w:val="00583935"/>
    <w:rsid w:val="00583AF8"/>
    <w:rsid w:val="0058731A"/>
    <w:rsid w:val="00590199"/>
    <w:rsid w:val="00590650"/>
    <w:rsid w:val="00591214"/>
    <w:rsid w:val="00591DC8"/>
    <w:rsid w:val="00596158"/>
    <w:rsid w:val="005967DB"/>
    <w:rsid w:val="00596C07"/>
    <w:rsid w:val="005979E4"/>
    <w:rsid w:val="005A0B51"/>
    <w:rsid w:val="005A1754"/>
    <w:rsid w:val="005A2BDB"/>
    <w:rsid w:val="005A2EF4"/>
    <w:rsid w:val="005A363B"/>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6C7"/>
    <w:rsid w:val="005C5BE3"/>
    <w:rsid w:val="005C7079"/>
    <w:rsid w:val="005C75D3"/>
    <w:rsid w:val="005C760B"/>
    <w:rsid w:val="005C76A8"/>
    <w:rsid w:val="005C7DEC"/>
    <w:rsid w:val="005D0F66"/>
    <w:rsid w:val="005D1DFB"/>
    <w:rsid w:val="005D2A97"/>
    <w:rsid w:val="005D73B8"/>
    <w:rsid w:val="005D75F4"/>
    <w:rsid w:val="005D7D29"/>
    <w:rsid w:val="005E0879"/>
    <w:rsid w:val="005E1611"/>
    <w:rsid w:val="005E5687"/>
    <w:rsid w:val="005E5719"/>
    <w:rsid w:val="005E5BF1"/>
    <w:rsid w:val="005E75E5"/>
    <w:rsid w:val="005F1371"/>
    <w:rsid w:val="005F172E"/>
    <w:rsid w:val="005F2747"/>
    <w:rsid w:val="005F2E48"/>
    <w:rsid w:val="005F6A0F"/>
    <w:rsid w:val="005F7E7D"/>
    <w:rsid w:val="0060087E"/>
    <w:rsid w:val="006008EF"/>
    <w:rsid w:val="0060114E"/>
    <w:rsid w:val="006025D7"/>
    <w:rsid w:val="006030F9"/>
    <w:rsid w:val="006038C7"/>
    <w:rsid w:val="006042E4"/>
    <w:rsid w:val="006062C0"/>
    <w:rsid w:val="006109D0"/>
    <w:rsid w:val="00612759"/>
    <w:rsid w:val="00612769"/>
    <w:rsid w:val="0061291C"/>
    <w:rsid w:val="00614509"/>
    <w:rsid w:val="00620355"/>
    <w:rsid w:val="006211DB"/>
    <w:rsid w:val="006243F7"/>
    <w:rsid w:val="006257FC"/>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912"/>
    <w:rsid w:val="00681589"/>
    <w:rsid w:val="006815C8"/>
    <w:rsid w:val="0068310F"/>
    <w:rsid w:val="0068462D"/>
    <w:rsid w:val="00684848"/>
    <w:rsid w:val="00685462"/>
    <w:rsid w:val="00685BC9"/>
    <w:rsid w:val="006906A0"/>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4294"/>
    <w:rsid w:val="006C5BE0"/>
    <w:rsid w:val="006C683F"/>
    <w:rsid w:val="006D11D5"/>
    <w:rsid w:val="006D2538"/>
    <w:rsid w:val="006D6A19"/>
    <w:rsid w:val="006E2605"/>
    <w:rsid w:val="006E5433"/>
    <w:rsid w:val="006E59FD"/>
    <w:rsid w:val="006E78A5"/>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FEA"/>
    <w:rsid w:val="00720A41"/>
    <w:rsid w:val="00720B3D"/>
    <w:rsid w:val="00720C18"/>
    <w:rsid w:val="00721E34"/>
    <w:rsid w:val="007230A9"/>
    <w:rsid w:val="007250F8"/>
    <w:rsid w:val="0072601D"/>
    <w:rsid w:val="007277BE"/>
    <w:rsid w:val="00732AFC"/>
    <w:rsid w:val="00733315"/>
    <w:rsid w:val="00734EA2"/>
    <w:rsid w:val="00735608"/>
    <w:rsid w:val="00736510"/>
    <w:rsid w:val="00736BFF"/>
    <w:rsid w:val="007402E2"/>
    <w:rsid w:val="00740675"/>
    <w:rsid w:val="007411BF"/>
    <w:rsid w:val="00744D50"/>
    <w:rsid w:val="007463F5"/>
    <w:rsid w:val="00747427"/>
    <w:rsid w:val="00747E0C"/>
    <w:rsid w:val="00750369"/>
    <w:rsid w:val="00750771"/>
    <w:rsid w:val="0075089B"/>
    <w:rsid w:val="00750BE0"/>
    <w:rsid w:val="00754CFA"/>
    <w:rsid w:val="00754E99"/>
    <w:rsid w:val="00756487"/>
    <w:rsid w:val="00760AAA"/>
    <w:rsid w:val="007654F5"/>
    <w:rsid w:val="00776719"/>
    <w:rsid w:val="00777BD0"/>
    <w:rsid w:val="007802EF"/>
    <w:rsid w:val="0078062F"/>
    <w:rsid w:val="00780C27"/>
    <w:rsid w:val="00781001"/>
    <w:rsid w:val="00783865"/>
    <w:rsid w:val="0078635E"/>
    <w:rsid w:val="00786BA3"/>
    <w:rsid w:val="00787891"/>
    <w:rsid w:val="007900CE"/>
    <w:rsid w:val="00790A02"/>
    <w:rsid w:val="00793B7D"/>
    <w:rsid w:val="00794BC5"/>
    <w:rsid w:val="00795A1A"/>
    <w:rsid w:val="00796150"/>
    <w:rsid w:val="00796B9D"/>
    <w:rsid w:val="007A05F1"/>
    <w:rsid w:val="007A1773"/>
    <w:rsid w:val="007A1CB7"/>
    <w:rsid w:val="007A3321"/>
    <w:rsid w:val="007A425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171F"/>
    <w:rsid w:val="007E1D62"/>
    <w:rsid w:val="007E2D39"/>
    <w:rsid w:val="007E30E8"/>
    <w:rsid w:val="007E3558"/>
    <w:rsid w:val="007E3684"/>
    <w:rsid w:val="007E4146"/>
    <w:rsid w:val="007E592C"/>
    <w:rsid w:val="007E6253"/>
    <w:rsid w:val="007F0D4F"/>
    <w:rsid w:val="007F2384"/>
    <w:rsid w:val="007F2979"/>
    <w:rsid w:val="007F686F"/>
    <w:rsid w:val="007F6FBB"/>
    <w:rsid w:val="00801569"/>
    <w:rsid w:val="00801E7E"/>
    <w:rsid w:val="00803429"/>
    <w:rsid w:val="00807A8A"/>
    <w:rsid w:val="0081093C"/>
    <w:rsid w:val="00811018"/>
    <w:rsid w:val="008119A8"/>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70FB"/>
    <w:rsid w:val="00847150"/>
    <w:rsid w:val="0085191F"/>
    <w:rsid w:val="00851EAC"/>
    <w:rsid w:val="00852B9B"/>
    <w:rsid w:val="00860D46"/>
    <w:rsid w:val="008610D4"/>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9F7"/>
    <w:rsid w:val="00886AA8"/>
    <w:rsid w:val="008918E5"/>
    <w:rsid w:val="00891FC9"/>
    <w:rsid w:val="0089463B"/>
    <w:rsid w:val="00896FE0"/>
    <w:rsid w:val="008A0769"/>
    <w:rsid w:val="008A08D5"/>
    <w:rsid w:val="008A1804"/>
    <w:rsid w:val="008A190D"/>
    <w:rsid w:val="008A28BD"/>
    <w:rsid w:val="008A5103"/>
    <w:rsid w:val="008B079B"/>
    <w:rsid w:val="008B41B5"/>
    <w:rsid w:val="008B4243"/>
    <w:rsid w:val="008B4CB5"/>
    <w:rsid w:val="008B56B3"/>
    <w:rsid w:val="008B5D80"/>
    <w:rsid w:val="008C1D1B"/>
    <w:rsid w:val="008C28EC"/>
    <w:rsid w:val="008C57B2"/>
    <w:rsid w:val="008D131C"/>
    <w:rsid w:val="008D188E"/>
    <w:rsid w:val="008D5B51"/>
    <w:rsid w:val="008D5BBD"/>
    <w:rsid w:val="008D6E97"/>
    <w:rsid w:val="008E3306"/>
    <w:rsid w:val="008E44B4"/>
    <w:rsid w:val="008E49AD"/>
    <w:rsid w:val="008E7C9F"/>
    <w:rsid w:val="008F268E"/>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1E2D"/>
    <w:rsid w:val="00923679"/>
    <w:rsid w:val="00923988"/>
    <w:rsid w:val="00925252"/>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67A8B"/>
    <w:rsid w:val="0097185A"/>
    <w:rsid w:val="00973427"/>
    <w:rsid w:val="009744C1"/>
    <w:rsid w:val="00974953"/>
    <w:rsid w:val="00974F04"/>
    <w:rsid w:val="009753F0"/>
    <w:rsid w:val="009754E8"/>
    <w:rsid w:val="00975CA7"/>
    <w:rsid w:val="0097757B"/>
    <w:rsid w:val="009778DB"/>
    <w:rsid w:val="0098146C"/>
    <w:rsid w:val="00981DDB"/>
    <w:rsid w:val="0098385F"/>
    <w:rsid w:val="00983CE1"/>
    <w:rsid w:val="00983E8F"/>
    <w:rsid w:val="009908CD"/>
    <w:rsid w:val="00990C13"/>
    <w:rsid w:val="00991D9B"/>
    <w:rsid w:val="009924C0"/>
    <w:rsid w:val="00993127"/>
    <w:rsid w:val="009935F8"/>
    <w:rsid w:val="009947F1"/>
    <w:rsid w:val="00997573"/>
    <w:rsid w:val="009979D9"/>
    <w:rsid w:val="009A1431"/>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F0580"/>
    <w:rsid w:val="009F0985"/>
    <w:rsid w:val="009F1612"/>
    <w:rsid w:val="009F2C16"/>
    <w:rsid w:val="009F465F"/>
    <w:rsid w:val="009F5DF7"/>
    <w:rsid w:val="009F723D"/>
    <w:rsid w:val="00A0194F"/>
    <w:rsid w:val="00A042E3"/>
    <w:rsid w:val="00A05B5D"/>
    <w:rsid w:val="00A0619D"/>
    <w:rsid w:val="00A07655"/>
    <w:rsid w:val="00A07764"/>
    <w:rsid w:val="00A10C2B"/>
    <w:rsid w:val="00A115F0"/>
    <w:rsid w:val="00A12618"/>
    <w:rsid w:val="00A13EBF"/>
    <w:rsid w:val="00A14D11"/>
    <w:rsid w:val="00A164FB"/>
    <w:rsid w:val="00A1756D"/>
    <w:rsid w:val="00A20312"/>
    <w:rsid w:val="00A234B7"/>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A14"/>
    <w:rsid w:val="00B16CB8"/>
    <w:rsid w:val="00B17C14"/>
    <w:rsid w:val="00B213F3"/>
    <w:rsid w:val="00B21927"/>
    <w:rsid w:val="00B236AC"/>
    <w:rsid w:val="00B24D87"/>
    <w:rsid w:val="00B25605"/>
    <w:rsid w:val="00B264AF"/>
    <w:rsid w:val="00B3060B"/>
    <w:rsid w:val="00B30617"/>
    <w:rsid w:val="00B332B0"/>
    <w:rsid w:val="00B333D2"/>
    <w:rsid w:val="00B33723"/>
    <w:rsid w:val="00B3498B"/>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5EC2"/>
    <w:rsid w:val="00B76692"/>
    <w:rsid w:val="00B76819"/>
    <w:rsid w:val="00B77112"/>
    <w:rsid w:val="00B81BF7"/>
    <w:rsid w:val="00B82916"/>
    <w:rsid w:val="00B84CEF"/>
    <w:rsid w:val="00B84FFB"/>
    <w:rsid w:val="00B91010"/>
    <w:rsid w:val="00B91331"/>
    <w:rsid w:val="00B93963"/>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3F24"/>
    <w:rsid w:val="00BC4A6C"/>
    <w:rsid w:val="00BC6167"/>
    <w:rsid w:val="00BC6219"/>
    <w:rsid w:val="00BD0344"/>
    <w:rsid w:val="00BD0E41"/>
    <w:rsid w:val="00BD1959"/>
    <w:rsid w:val="00BD1E9C"/>
    <w:rsid w:val="00BD1FD0"/>
    <w:rsid w:val="00BD43D5"/>
    <w:rsid w:val="00BD4552"/>
    <w:rsid w:val="00BD517E"/>
    <w:rsid w:val="00BD6287"/>
    <w:rsid w:val="00BD6C5A"/>
    <w:rsid w:val="00BD6F0A"/>
    <w:rsid w:val="00BD7F1F"/>
    <w:rsid w:val="00BE0ECA"/>
    <w:rsid w:val="00BE44ED"/>
    <w:rsid w:val="00BE5E95"/>
    <w:rsid w:val="00BF03C8"/>
    <w:rsid w:val="00BF3969"/>
    <w:rsid w:val="00BF4694"/>
    <w:rsid w:val="00BF7684"/>
    <w:rsid w:val="00BF788D"/>
    <w:rsid w:val="00BF7FB1"/>
    <w:rsid w:val="00C00DDE"/>
    <w:rsid w:val="00C0107B"/>
    <w:rsid w:val="00C023A0"/>
    <w:rsid w:val="00C03376"/>
    <w:rsid w:val="00C0492F"/>
    <w:rsid w:val="00C04DDC"/>
    <w:rsid w:val="00C057EC"/>
    <w:rsid w:val="00C0633A"/>
    <w:rsid w:val="00C0636D"/>
    <w:rsid w:val="00C078C9"/>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62FB"/>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776F"/>
    <w:rsid w:val="00C779BC"/>
    <w:rsid w:val="00C80B36"/>
    <w:rsid w:val="00C81726"/>
    <w:rsid w:val="00C818F4"/>
    <w:rsid w:val="00C8323D"/>
    <w:rsid w:val="00C87043"/>
    <w:rsid w:val="00C90B80"/>
    <w:rsid w:val="00C90D19"/>
    <w:rsid w:val="00C91A01"/>
    <w:rsid w:val="00C923C3"/>
    <w:rsid w:val="00C934FD"/>
    <w:rsid w:val="00C96011"/>
    <w:rsid w:val="00C9672B"/>
    <w:rsid w:val="00C975A8"/>
    <w:rsid w:val="00CA013A"/>
    <w:rsid w:val="00CA0B4B"/>
    <w:rsid w:val="00CA15D2"/>
    <w:rsid w:val="00CA4463"/>
    <w:rsid w:val="00CA70DF"/>
    <w:rsid w:val="00CA774D"/>
    <w:rsid w:val="00CB069F"/>
    <w:rsid w:val="00CB1CBF"/>
    <w:rsid w:val="00CB4503"/>
    <w:rsid w:val="00CB502B"/>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52A"/>
    <w:rsid w:val="00CF2158"/>
    <w:rsid w:val="00CF24FA"/>
    <w:rsid w:val="00CF65B5"/>
    <w:rsid w:val="00D0232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30778"/>
    <w:rsid w:val="00D30B94"/>
    <w:rsid w:val="00D337E5"/>
    <w:rsid w:val="00D3571E"/>
    <w:rsid w:val="00D35B50"/>
    <w:rsid w:val="00D367E6"/>
    <w:rsid w:val="00D375C4"/>
    <w:rsid w:val="00D44590"/>
    <w:rsid w:val="00D46483"/>
    <w:rsid w:val="00D468E7"/>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6A6F"/>
    <w:rsid w:val="00D86A8F"/>
    <w:rsid w:val="00D8746E"/>
    <w:rsid w:val="00D8761F"/>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7D52"/>
    <w:rsid w:val="00DD01F7"/>
    <w:rsid w:val="00DD20EA"/>
    <w:rsid w:val="00DD3905"/>
    <w:rsid w:val="00DD3D37"/>
    <w:rsid w:val="00DD5969"/>
    <w:rsid w:val="00DD6DFC"/>
    <w:rsid w:val="00DD7AC6"/>
    <w:rsid w:val="00DE050F"/>
    <w:rsid w:val="00DE101E"/>
    <w:rsid w:val="00DE1763"/>
    <w:rsid w:val="00DE19FA"/>
    <w:rsid w:val="00DE26E4"/>
    <w:rsid w:val="00DE3F6A"/>
    <w:rsid w:val="00DE5626"/>
    <w:rsid w:val="00DE7ABE"/>
    <w:rsid w:val="00DE7D31"/>
    <w:rsid w:val="00DF235F"/>
    <w:rsid w:val="00DF3B25"/>
    <w:rsid w:val="00DF4F0A"/>
    <w:rsid w:val="00DF64AC"/>
    <w:rsid w:val="00DF6A13"/>
    <w:rsid w:val="00DF79A2"/>
    <w:rsid w:val="00E02FF2"/>
    <w:rsid w:val="00E05563"/>
    <w:rsid w:val="00E06399"/>
    <w:rsid w:val="00E06F94"/>
    <w:rsid w:val="00E07CB2"/>
    <w:rsid w:val="00E1040E"/>
    <w:rsid w:val="00E11AB7"/>
    <w:rsid w:val="00E11D08"/>
    <w:rsid w:val="00E13969"/>
    <w:rsid w:val="00E14A19"/>
    <w:rsid w:val="00E20F0B"/>
    <w:rsid w:val="00E23687"/>
    <w:rsid w:val="00E2473A"/>
    <w:rsid w:val="00E2648C"/>
    <w:rsid w:val="00E26969"/>
    <w:rsid w:val="00E26F2D"/>
    <w:rsid w:val="00E27074"/>
    <w:rsid w:val="00E308F9"/>
    <w:rsid w:val="00E3228B"/>
    <w:rsid w:val="00E3230E"/>
    <w:rsid w:val="00E36E1C"/>
    <w:rsid w:val="00E37705"/>
    <w:rsid w:val="00E3772C"/>
    <w:rsid w:val="00E37BD5"/>
    <w:rsid w:val="00E43F25"/>
    <w:rsid w:val="00E44D8D"/>
    <w:rsid w:val="00E4698A"/>
    <w:rsid w:val="00E474B0"/>
    <w:rsid w:val="00E5076C"/>
    <w:rsid w:val="00E530E3"/>
    <w:rsid w:val="00E56548"/>
    <w:rsid w:val="00E57EE0"/>
    <w:rsid w:val="00E61684"/>
    <w:rsid w:val="00E61E1B"/>
    <w:rsid w:val="00E629A5"/>
    <w:rsid w:val="00E644DA"/>
    <w:rsid w:val="00E666D1"/>
    <w:rsid w:val="00E667E8"/>
    <w:rsid w:val="00E70D29"/>
    <w:rsid w:val="00E70F38"/>
    <w:rsid w:val="00E716D3"/>
    <w:rsid w:val="00E72290"/>
    <w:rsid w:val="00E7272A"/>
    <w:rsid w:val="00E74FB3"/>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BCF"/>
    <w:rsid w:val="00EA2E5A"/>
    <w:rsid w:val="00EA2F64"/>
    <w:rsid w:val="00EA31E6"/>
    <w:rsid w:val="00EA3525"/>
    <w:rsid w:val="00EA3DB1"/>
    <w:rsid w:val="00EA4758"/>
    <w:rsid w:val="00EA51C6"/>
    <w:rsid w:val="00EA5B84"/>
    <w:rsid w:val="00EA6009"/>
    <w:rsid w:val="00EA6476"/>
    <w:rsid w:val="00EA717A"/>
    <w:rsid w:val="00EA7F04"/>
    <w:rsid w:val="00EB21C6"/>
    <w:rsid w:val="00EB5A2B"/>
    <w:rsid w:val="00EB6331"/>
    <w:rsid w:val="00EB6F04"/>
    <w:rsid w:val="00EB7C1D"/>
    <w:rsid w:val="00EC0145"/>
    <w:rsid w:val="00EC1F7F"/>
    <w:rsid w:val="00EC3121"/>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550F"/>
    <w:rsid w:val="00F667AF"/>
    <w:rsid w:val="00F66F82"/>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3357"/>
    <w:rsid w:val="00FA531E"/>
    <w:rsid w:val="00FA614C"/>
    <w:rsid w:val="00FA693A"/>
    <w:rsid w:val="00FA70C9"/>
    <w:rsid w:val="00FB1607"/>
    <w:rsid w:val="00FC048F"/>
    <w:rsid w:val="00FC201D"/>
    <w:rsid w:val="00FC221A"/>
    <w:rsid w:val="00FC2941"/>
    <w:rsid w:val="00FC5A6A"/>
    <w:rsid w:val="00FC6AF1"/>
    <w:rsid w:val="00FD0376"/>
    <w:rsid w:val="00FD0556"/>
    <w:rsid w:val="00FD0C14"/>
    <w:rsid w:val="00FD0C7E"/>
    <w:rsid w:val="00FD0F29"/>
    <w:rsid w:val="00FD1F31"/>
    <w:rsid w:val="00FD3104"/>
    <w:rsid w:val="00FD51CE"/>
    <w:rsid w:val="00FD54AE"/>
    <w:rsid w:val="00FD5D63"/>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107B"/>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glossaryDocument" Target="glossary/document.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A56AB"/>
    <w:rsid w:val="006E441C"/>
    <w:rsid w:val="006F3EC8"/>
    <w:rsid w:val="0076289E"/>
    <w:rsid w:val="00775F1B"/>
    <w:rsid w:val="007A747C"/>
    <w:rsid w:val="007B3B47"/>
    <w:rsid w:val="00804C51"/>
    <w:rsid w:val="00815377"/>
    <w:rsid w:val="008D2467"/>
    <w:rsid w:val="008E5622"/>
    <w:rsid w:val="00910FF0"/>
    <w:rsid w:val="009656C9"/>
    <w:rsid w:val="00975290"/>
    <w:rsid w:val="009D4832"/>
    <w:rsid w:val="009E7AE7"/>
    <w:rsid w:val="009F2BB4"/>
    <w:rsid w:val="00A65EAE"/>
    <w:rsid w:val="00A74373"/>
    <w:rsid w:val="00AD1D2C"/>
    <w:rsid w:val="00B15038"/>
    <w:rsid w:val="00B323F4"/>
    <w:rsid w:val="00B93F81"/>
    <w:rsid w:val="00BB0CDA"/>
    <w:rsid w:val="00C22B26"/>
    <w:rsid w:val="00C269EE"/>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323F4"/>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89003</Words>
  <Characters>560721</Characters>
  <Application>Microsoft Office Word</Application>
  <DocSecurity>0</DocSecurity>
  <Lines>4672</Lines>
  <Paragraphs>12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264</cp:revision>
  <dcterms:created xsi:type="dcterms:W3CDTF">2023-06-15T12:32:00Z</dcterms:created>
  <dcterms:modified xsi:type="dcterms:W3CDTF">2023-08-03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